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r>
        <w:t>Visualising 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0" w:name="_Toc133404625"/>
      <w:r w:rsidRPr="00151665">
        <w:rPr>
          <w:lang w:val="en-GB"/>
        </w:rPr>
        <w:lastRenderedPageBreak/>
        <w:t>Abstract</w:t>
      </w:r>
      <w:bookmarkEnd w:id="0"/>
    </w:p>
    <w:p w14:paraId="23258980" w14:textId="783CB4B2" w:rsidR="00D8734F" w:rsidRDefault="00D8734F" w:rsidP="00D8734F">
      <w:pPr>
        <w:pStyle w:val="Heading1"/>
        <w:rPr>
          <w:lang w:val="en-GB"/>
        </w:rPr>
      </w:pPr>
      <w:bookmarkStart w:id="1" w:name="_Toc133404626"/>
      <w:r w:rsidRPr="00151665">
        <w:rPr>
          <w:lang w:val="en-GB"/>
        </w:rPr>
        <w:t>Acknowledgements</w:t>
      </w:r>
      <w:bookmarkEnd w:id="1"/>
    </w:p>
    <w:p w14:paraId="0D27E4C0" w14:textId="1EE6289B" w:rsidR="005B6098" w:rsidRPr="00151665" w:rsidRDefault="005B6098" w:rsidP="005B6098">
      <w:r>
        <w:t xml:space="preserve">I want to give my </w:t>
      </w:r>
      <w:r w:rsidR="00A30C54">
        <w:t>everlasting</w:t>
      </w:r>
      <w:r>
        <w:t xml:space="preserve"> </w:t>
      </w:r>
      <w:r w:rsidR="00A30C54">
        <w:t>appreciation</w:t>
      </w:r>
      <w:r>
        <w:t xml:space="preserve"> to coffee and the other chemical addictions </w:t>
      </w:r>
      <w:r w:rsidR="00A30C54">
        <w:t>that helped</w:t>
      </w:r>
      <w:r>
        <w:t xml:space="preserve"> write this thesis.</w:t>
      </w:r>
    </w:p>
    <w:p w14:paraId="1DE17DFE" w14:textId="05F3F65F" w:rsidR="00D8734F" w:rsidRPr="00151665" w:rsidRDefault="00B7308E" w:rsidP="00D8734F">
      <w:pPr>
        <w:pStyle w:val="Heading1"/>
        <w:rPr>
          <w:lang w:val="en-GB"/>
        </w:rPr>
      </w:pPr>
      <w:bookmarkStart w:id="2" w:name="_Toc133404627"/>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4B38EA6E" w14:textId="31097AB5" w:rsidR="009724DF"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3404625" w:history="1">
            <w:r w:rsidR="009724DF" w:rsidRPr="00E678E2">
              <w:rPr>
                <w:rStyle w:val="Hyperlink"/>
                <w:noProof/>
              </w:rPr>
              <w:t>1</w:t>
            </w:r>
            <w:r w:rsidR="009724DF">
              <w:rPr>
                <w:rFonts w:eastAsiaTheme="minorEastAsia" w:cstheme="minorBidi"/>
                <w:b w:val="0"/>
                <w:bCs w:val="0"/>
                <w:i w:val="0"/>
                <w:iCs w:val="0"/>
                <w:noProof/>
                <w:lang w:val="en-SE" w:eastAsia="en-GB"/>
              </w:rPr>
              <w:tab/>
            </w:r>
            <w:r w:rsidR="009724DF" w:rsidRPr="00E678E2">
              <w:rPr>
                <w:rStyle w:val="Hyperlink"/>
                <w:noProof/>
              </w:rPr>
              <w:t>Abstract</w:t>
            </w:r>
            <w:r w:rsidR="009724DF">
              <w:rPr>
                <w:noProof/>
                <w:webHidden/>
              </w:rPr>
              <w:tab/>
            </w:r>
            <w:r w:rsidR="009724DF">
              <w:rPr>
                <w:noProof/>
                <w:webHidden/>
              </w:rPr>
              <w:fldChar w:fldCharType="begin"/>
            </w:r>
            <w:r w:rsidR="009724DF">
              <w:rPr>
                <w:noProof/>
                <w:webHidden/>
              </w:rPr>
              <w:instrText xml:space="preserve"> PAGEREF _Toc133404625 \h </w:instrText>
            </w:r>
            <w:r w:rsidR="009724DF">
              <w:rPr>
                <w:noProof/>
                <w:webHidden/>
              </w:rPr>
            </w:r>
            <w:r w:rsidR="009724DF">
              <w:rPr>
                <w:noProof/>
                <w:webHidden/>
              </w:rPr>
              <w:fldChar w:fldCharType="separate"/>
            </w:r>
            <w:r w:rsidR="009724DF">
              <w:rPr>
                <w:noProof/>
                <w:webHidden/>
              </w:rPr>
              <w:t>3</w:t>
            </w:r>
            <w:r w:rsidR="009724DF">
              <w:rPr>
                <w:noProof/>
                <w:webHidden/>
              </w:rPr>
              <w:fldChar w:fldCharType="end"/>
            </w:r>
          </w:hyperlink>
        </w:p>
        <w:p w14:paraId="61866A4E" w14:textId="31785284"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26" w:history="1">
            <w:r w:rsidRPr="00E678E2">
              <w:rPr>
                <w:rStyle w:val="Hyperlink"/>
                <w:noProof/>
              </w:rPr>
              <w:t>2</w:t>
            </w:r>
            <w:r>
              <w:rPr>
                <w:rFonts w:eastAsiaTheme="minorEastAsia" w:cstheme="minorBidi"/>
                <w:b w:val="0"/>
                <w:bCs w:val="0"/>
                <w:i w:val="0"/>
                <w:iCs w:val="0"/>
                <w:noProof/>
                <w:lang w:val="en-SE" w:eastAsia="en-GB"/>
              </w:rPr>
              <w:tab/>
            </w:r>
            <w:r w:rsidRPr="00E678E2">
              <w:rPr>
                <w:rStyle w:val="Hyperlink"/>
                <w:noProof/>
              </w:rPr>
              <w:t>Acknowledgements</w:t>
            </w:r>
            <w:r>
              <w:rPr>
                <w:noProof/>
                <w:webHidden/>
              </w:rPr>
              <w:tab/>
            </w:r>
            <w:r>
              <w:rPr>
                <w:noProof/>
                <w:webHidden/>
              </w:rPr>
              <w:fldChar w:fldCharType="begin"/>
            </w:r>
            <w:r>
              <w:rPr>
                <w:noProof/>
                <w:webHidden/>
              </w:rPr>
              <w:instrText xml:space="preserve"> PAGEREF _Toc133404626 \h </w:instrText>
            </w:r>
            <w:r>
              <w:rPr>
                <w:noProof/>
                <w:webHidden/>
              </w:rPr>
            </w:r>
            <w:r>
              <w:rPr>
                <w:noProof/>
                <w:webHidden/>
              </w:rPr>
              <w:fldChar w:fldCharType="separate"/>
            </w:r>
            <w:r>
              <w:rPr>
                <w:noProof/>
                <w:webHidden/>
              </w:rPr>
              <w:t>3</w:t>
            </w:r>
            <w:r>
              <w:rPr>
                <w:noProof/>
                <w:webHidden/>
              </w:rPr>
              <w:fldChar w:fldCharType="end"/>
            </w:r>
          </w:hyperlink>
        </w:p>
        <w:p w14:paraId="7CA92533" w14:textId="7AD711D8"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27" w:history="1">
            <w:r w:rsidRPr="00E678E2">
              <w:rPr>
                <w:rStyle w:val="Hyperlink"/>
                <w:noProof/>
              </w:rPr>
              <w:t>3</w:t>
            </w:r>
            <w:r>
              <w:rPr>
                <w:rFonts w:eastAsiaTheme="minorEastAsia" w:cstheme="minorBidi"/>
                <w:b w:val="0"/>
                <w:bCs w:val="0"/>
                <w:i w:val="0"/>
                <w:iCs w:val="0"/>
                <w:noProof/>
                <w:lang w:val="en-SE" w:eastAsia="en-GB"/>
              </w:rPr>
              <w:tab/>
            </w:r>
            <w:r w:rsidRPr="00E678E2">
              <w:rPr>
                <w:rStyle w:val="Hyperlink"/>
                <w:noProof/>
              </w:rPr>
              <w:t>Table of Contents</w:t>
            </w:r>
            <w:r>
              <w:rPr>
                <w:noProof/>
                <w:webHidden/>
              </w:rPr>
              <w:tab/>
            </w:r>
            <w:r>
              <w:rPr>
                <w:noProof/>
                <w:webHidden/>
              </w:rPr>
              <w:fldChar w:fldCharType="begin"/>
            </w:r>
            <w:r>
              <w:rPr>
                <w:noProof/>
                <w:webHidden/>
              </w:rPr>
              <w:instrText xml:space="preserve"> PAGEREF _Toc133404627 \h </w:instrText>
            </w:r>
            <w:r>
              <w:rPr>
                <w:noProof/>
                <w:webHidden/>
              </w:rPr>
            </w:r>
            <w:r>
              <w:rPr>
                <w:noProof/>
                <w:webHidden/>
              </w:rPr>
              <w:fldChar w:fldCharType="separate"/>
            </w:r>
            <w:r>
              <w:rPr>
                <w:noProof/>
                <w:webHidden/>
              </w:rPr>
              <w:t>3</w:t>
            </w:r>
            <w:r>
              <w:rPr>
                <w:noProof/>
                <w:webHidden/>
              </w:rPr>
              <w:fldChar w:fldCharType="end"/>
            </w:r>
          </w:hyperlink>
        </w:p>
        <w:p w14:paraId="000500D4" w14:textId="0E4E2706"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28" w:history="1">
            <w:r w:rsidRPr="00E678E2">
              <w:rPr>
                <w:rStyle w:val="Hyperlink"/>
                <w:noProof/>
              </w:rPr>
              <w:t>4</w:t>
            </w:r>
            <w:r>
              <w:rPr>
                <w:rFonts w:eastAsiaTheme="minorEastAsia" w:cstheme="minorBidi"/>
                <w:b w:val="0"/>
                <w:bCs w:val="0"/>
                <w:i w:val="0"/>
                <w:iCs w:val="0"/>
                <w:noProof/>
                <w:lang w:val="en-SE" w:eastAsia="en-GB"/>
              </w:rPr>
              <w:tab/>
            </w:r>
            <w:r w:rsidRPr="00E678E2">
              <w:rPr>
                <w:rStyle w:val="Hyperlink"/>
                <w:noProof/>
              </w:rPr>
              <w:t>Introduction</w:t>
            </w:r>
            <w:r>
              <w:rPr>
                <w:noProof/>
                <w:webHidden/>
              </w:rPr>
              <w:tab/>
            </w:r>
            <w:r>
              <w:rPr>
                <w:noProof/>
                <w:webHidden/>
              </w:rPr>
              <w:fldChar w:fldCharType="begin"/>
            </w:r>
            <w:r>
              <w:rPr>
                <w:noProof/>
                <w:webHidden/>
              </w:rPr>
              <w:instrText xml:space="preserve"> PAGEREF _Toc133404628 \h </w:instrText>
            </w:r>
            <w:r>
              <w:rPr>
                <w:noProof/>
                <w:webHidden/>
              </w:rPr>
            </w:r>
            <w:r>
              <w:rPr>
                <w:noProof/>
                <w:webHidden/>
              </w:rPr>
              <w:fldChar w:fldCharType="separate"/>
            </w:r>
            <w:r>
              <w:rPr>
                <w:noProof/>
                <w:webHidden/>
              </w:rPr>
              <w:t>5</w:t>
            </w:r>
            <w:r>
              <w:rPr>
                <w:noProof/>
                <w:webHidden/>
              </w:rPr>
              <w:fldChar w:fldCharType="end"/>
            </w:r>
          </w:hyperlink>
        </w:p>
        <w:p w14:paraId="5AFD7CB0" w14:textId="39DB2D93"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29" w:history="1">
            <w:r w:rsidRPr="00E678E2">
              <w:rPr>
                <w:rStyle w:val="Hyperlink"/>
                <w:noProof/>
              </w:rPr>
              <w:t>4.1</w:t>
            </w:r>
            <w:r>
              <w:rPr>
                <w:rFonts w:eastAsiaTheme="minorEastAsia" w:cstheme="minorBidi"/>
                <w:b w:val="0"/>
                <w:bCs w:val="0"/>
                <w:noProof/>
                <w:sz w:val="24"/>
                <w:szCs w:val="24"/>
                <w:lang w:val="en-SE" w:eastAsia="en-GB"/>
              </w:rPr>
              <w:tab/>
            </w:r>
            <w:r w:rsidRPr="00E678E2">
              <w:rPr>
                <w:rStyle w:val="Hyperlink"/>
                <w:noProof/>
              </w:rPr>
              <w:t>Context</w:t>
            </w:r>
            <w:r>
              <w:rPr>
                <w:noProof/>
                <w:webHidden/>
              </w:rPr>
              <w:tab/>
            </w:r>
            <w:r>
              <w:rPr>
                <w:noProof/>
                <w:webHidden/>
              </w:rPr>
              <w:fldChar w:fldCharType="begin"/>
            </w:r>
            <w:r>
              <w:rPr>
                <w:noProof/>
                <w:webHidden/>
              </w:rPr>
              <w:instrText xml:space="preserve"> PAGEREF _Toc133404629 \h </w:instrText>
            </w:r>
            <w:r>
              <w:rPr>
                <w:noProof/>
                <w:webHidden/>
              </w:rPr>
            </w:r>
            <w:r>
              <w:rPr>
                <w:noProof/>
                <w:webHidden/>
              </w:rPr>
              <w:fldChar w:fldCharType="separate"/>
            </w:r>
            <w:r>
              <w:rPr>
                <w:noProof/>
                <w:webHidden/>
              </w:rPr>
              <w:t>5</w:t>
            </w:r>
            <w:r>
              <w:rPr>
                <w:noProof/>
                <w:webHidden/>
              </w:rPr>
              <w:fldChar w:fldCharType="end"/>
            </w:r>
          </w:hyperlink>
        </w:p>
        <w:p w14:paraId="49A54434" w14:textId="2532F64D"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0" w:history="1">
            <w:r w:rsidRPr="00E678E2">
              <w:rPr>
                <w:rStyle w:val="Hyperlink"/>
                <w:noProof/>
              </w:rPr>
              <w:t>4.2</w:t>
            </w:r>
            <w:r>
              <w:rPr>
                <w:rFonts w:eastAsiaTheme="minorEastAsia" w:cstheme="minorBidi"/>
                <w:b w:val="0"/>
                <w:bCs w:val="0"/>
                <w:noProof/>
                <w:sz w:val="24"/>
                <w:szCs w:val="24"/>
                <w:lang w:val="en-SE" w:eastAsia="en-GB"/>
              </w:rPr>
              <w:tab/>
            </w:r>
            <w:r w:rsidRPr="00E678E2">
              <w:rPr>
                <w:rStyle w:val="Hyperlink"/>
                <w:noProof/>
              </w:rPr>
              <w:t>Aim</w:t>
            </w:r>
            <w:r>
              <w:rPr>
                <w:noProof/>
                <w:webHidden/>
              </w:rPr>
              <w:tab/>
            </w:r>
            <w:r>
              <w:rPr>
                <w:noProof/>
                <w:webHidden/>
              </w:rPr>
              <w:fldChar w:fldCharType="begin"/>
            </w:r>
            <w:r>
              <w:rPr>
                <w:noProof/>
                <w:webHidden/>
              </w:rPr>
              <w:instrText xml:space="preserve"> PAGEREF _Toc133404630 \h </w:instrText>
            </w:r>
            <w:r>
              <w:rPr>
                <w:noProof/>
                <w:webHidden/>
              </w:rPr>
            </w:r>
            <w:r>
              <w:rPr>
                <w:noProof/>
                <w:webHidden/>
              </w:rPr>
              <w:fldChar w:fldCharType="separate"/>
            </w:r>
            <w:r>
              <w:rPr>
                <w:noProof/>
                <w:webHidden/>
              </w:rPr>
              <w:t>5</w:t>
            </w:r>
            <w:r>
              <w:rPr>
                <w:noProof/>
                <w:webHidden/>
              </w:rPr>
              <w:fldChar w:fldCharType="end"/>
            </w:r>
          </w:hyperlink>
        </w:p>
        <w:p w14:paraId="6436658A" w14:textId="5A7CE9C7"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1" w:history="1">
            <w:r w:rsidRPr="00E678E2">
              <w:rPr>
                <w:rStyle w:val="Hyperlink"/>
                <w:noProof/>
              </w:rPr>
              <w:t>4.3</w:t>
            </w:r>
            <w:r>
              <w:rPr>
                <w:rFonts w:eastAsiaTheme="minorEastAsia" w:cstheme="minorBidi"/>
                <w:b w:val="0"/>
                <w:bCs w:val="0"/>
                <w:noProof/>
                <w:sz w:val="24"/>
                <w:szCs w:val="24"/>
                <w:lang w:val="en-SE" w:eastAsia="en-GB"/>
              </w:rPr>
              <w:tab/>
            </w:r>
            <w:r w:rsidRPr="00E678E2">
              <w:rPr>
                <w:rStyle w:val="Hyperlink"/>
                <w:noProof/>
              </w:rPr>
              <w:t>Delimitations</w:t>
            </w:r>
            <w:r>
              <w:rPr>
                <w:noProof/>
                <w:webHidden/>
              </w:rPr>
              <w:tab/>
            </w:r>
            <w:r>
              <w:rPr>
                <w:noProof/>
                <w:webHidden/>
              </w:rPr>
              <w:fldChar w:fldCharType="begin"/>
            </w:r>
            <w:r>
              <w:rPr>
                <w:noProof/>
                <w:webHidden/>
              </w:rPr>
              <w:instrText xml:space="preserve"> PAGEREF _Toc133404631 \h </w:instrText>
            </w:r>
            <w:r>
              <w:rPr>
                <w:noProof/>
                <w:webHidden/>
              </w:rPr>
            </w:r>
            <w:r>
              <w:rPr>
                <w:noProof/>
                <w:webHidden/>
              </w:rPr>
              <w:fldChar w:fldCharType="separate"/>
            </w:r>
            <w:r>
              <w:rPr>
                <w:noProof/>
                <w:webHidden/>
              </w:rPr>
              <w:t>5</w:t>
            </w:r>
            <w:r>
              <w:rPr>
                <w:noProof/>
                <w:webHidden/>
              </w:rPr>
              <w:fldChar w:fldCharType="end"/>
            </w:r>
          </w:hyperlink>
        </w:p>
        <w:p w14:paraId="15E2597E" w14:textId="68F69263"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2" w:history="1">
            <w:r w:rsidRPr="00E678E2">
              <w:rPr>
                <w:rStyle w:val="Hyperlink"/>
                <w:noProof/>
              </w:rPr>
              <w:t>4.4</w:t>
            </w:r>
            <w:r>
              <w:rPr>
                <w:rFonts w:eastAsiaTheme="minorEastAsia" w:cstheme="minorBidi"/>
                <w:b w:val="0"/>
                <w:bCs w:val="0"/>
                <w:noProof/>
                <w:sz w:val="24"/>
                <w:szCs w:val="24"/>
                <w:lang w:val="en-SE" w:eastAsia="en-GB"/>
              </w:rPr>
              <w:tab/>
            </w:r>
            <w:r w:rsidRPr="00E678E2">
              <w:rPr>
                <w:rStyle w:val="Hyperlink"/>
                <w:noProof/>
              </w:rPr>
              <w:t>Structure of the thesis</w:t>
            </w:r>
            <w:r>
              <w:rPr>
                <w:noProof/>
                <w:webHidden/>
              </w:rPr>
              <w:tab/>
            </w:r>
            <w:r>
              <w:rPr>
                <w:noProof/>
                <w:webHidden/>
              </w:rPr>
              <w:fldChar w:fldCharType="begin"/>
            </w:r>
            <w:r>
              <w:rPr>
                <w:noProof/>
                <w:webHidden/>
              </w:rPr>
              <w:instrText xml:space="preserve"> PAGEREF _Toc133404632 \h </w:instrText>
            </w:r>
            <w:r>
              <w:rPr>
                <w:noProof/>
                <w:webHidden/>
              </w:rPr>
            </w:r>
            <w:r>
              <w:rPr>
                <w:noProof/>
                <w:webHidden/>
              </w:rPr>
              <w:fldChar w:fldCharType="separate"/>
            </w:r>
            <w:r>
              <w:rPr>
                <w:noProof/>
                <w:webHidden/>
              </w:rPr>
              <w:t>5</w:t>
            </w:r>
            <w:r>
              <w:rPr>
                <w:noProof/>
                <w:webHidden/>
              </w:rPr>
              <w:fldChar w:fldCharType="end"/>
            </w:r>
          </w:hyperlink>
        </w:p>
        <w:p w14:paraId="27900201" w14:textId="254A2187"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3" w:history="1">
            <w:r w:rsidRPr="00E678E2">
              <w:rPr>
                <w:rStyle w:val="Hyperlink"/>
                <w:noProof/>
              </w:rPr>
              <w:t>4.5</w:t>
            </w:r>
            <w:r>
              <w:rPr>
                <w:rFonts w:eastAsiaTheme="minorEastAsia" w:cstheme="minorBidi"/>
                <w:b w:val="0"/>
                <w:bCs w:val="0"/>
                <w:noProof/>
                <w:sz w:val="24"/>
                <w:szCs w:val="24"/>
                <w:lang w:val="en-SE" w:eastAsia="en-GB"/>
              </w:rPr>
              <w:tab/>
            </w:r>
            <w:r w:rsidRPr="00E678E2">
              <w:rPr>
                <w:rStyle w:val="Hyperlink"/>
                <w:noProof/>
              </w:rPr>
              <w:t>Problem statement</w:t>
            </w:r>
            <w:r>
              <w:rPr>
                <w:noProof/>
                <w:webHidden/>
              </w:rPr>
              <w:tab/>
            </w:r>
            <w:r>
              <w:rPr>
                <w:noProof/>
                <w:webHidden/>
              </w:rPr>
              <w:fldChar w:fldCharType="begin"/>
            </w:r>
            <w:r>
              <w:rPr>
                <w:noProof/>
                <w:webHidden/>
              </w:rPr>
              <w:instrText xml:space="preserve"> PAGEREF _Toc133404633 \h </w:instrText>
            </w:r>
            <w:r>
              <w:rPr>
                <w:noProof/>
                <w:webHidden/>
              </w:rPr>
            </w:r>
            <w:r>
              <w:rPr>
                <w:noProof/>
                <w:webHidden/>
              </w:rPr>
              <w:fldChar w:fldCharType="separate"/>
            </w:r>
            <w:r>
              <w:rPr>
                <w:noProof/>
                <w:webHidden/>
              </w:rPr>
              <w:t>5</w:t>
            </w:r>
            <w:r>
              <w:rPr>
                <w:noProof/>
                <w:webHidden/>
              </w:rPr>
              <w:fldChar w:fldCharType="end"/>
            </w:r>
          </w:hyperlink>
        </w:p>
        <w:p w14:paraId="5AA9A1ED" w14:textId="63A701AE"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34" w:history="1">
            <w:r w:rsidRPr="00E678E2">
              <w:rPr>
                <w:rStyle w:val="Hyperlink"/>
                <w:noProof/>
              </w:rPr>
              <w:t>4.5.1</w:t>
            </w:r>
            <w:r>
              <w:rPr>
                <w:rFonts w:eastAsiaTheme="minorEastAsia" w:cstheme="minorBidi"/>
                <w:noProof/>
                <w:sz w:val="24"/>
                <w:szCs w:val="24"/>
                <w:lang w:val="en-SE" w:eastAsia="en-GB"/>
              </w:rPr>
              <w:tab/>
            </w:r>
            <w:r w:rsidRPr="00E678E2">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3404634 \h </w:instrText>
            </w:r>
            <w:r>
              <w:rPr>
                <w:noProof/>
                <w:webHidden/>
              </w:rPr>
            </w:r>
            <w:r>
              <w:rPr>
                <w:noProof/>
                <w:webHidden/>
              </w:rPr>
              <w:fldChar w:fldCharType="separate"/>
            </w:r>
            <w:r>
              <w:rPr>
                <w:noProof/>
                <w:webHidden/>
              </w:rPr>
              <w:t>5</w:t>
            </w:r>
            <w:r>
              <w:rPr>
                <w:noProof/>
                <w:webHidden/>
              </w:rPr>
              <w:fldChar w:fldCharType="end"/>
            </w:r>
          </w:hyperlink>
        </w:p>
        <w:p w14:paraId="38B5D877" w14:textId="160488D1"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5" w:history="1">
            <w:r w:rsidRPr="00E678E2">
              <w:rPr>
                <w:rStyle w:val="Hyperlink"/>
                <w:noProof/>
              </w:rPr>
              <w:t>4.6</w:t>
            </w:r>
            <w:r>
              <w:rPr>
                <w:rFonts w:eastAsiaTheme="minorEastAsia" w:cstheme="minorBidi"/>
                <w:b w:val="0"/>
                <w:bCs w:val="0"/>
                <w:noProof/>
                <w:sz w:val="24"/>
                <w:szCs w:val="24"/>
                <w:lang w:val="en-SE" w:eastAsia="en-GB"/>
              </w:rPr>
              <w:tab/>
            </w:r>
            <w:r w:rsidRPr="00E678E2">
              <w:rPr>
                <w:rStyle w:val="Hyperlink"/>
                <w:noProof/>
              </w:rPr>
              <w:t>Related works</w:t>
            </w:r>
            <w:r>
              <w:rPr>
                <w:noProof/>
                <w:webHidden/>
              </w:rPr>
              <w:tab/>
            </w:r>
            <w:r>
              <w:rPr>
                <w:noProof/>
                <w:webHidden/>
              </w:rPr>
              <w:fldChar w:fldCharType="begin"/>
            </w:r>
            <w:r>
              <w:rPr>
                <w:noProof/>
                <w:webHidden/>
              </w:rPr>
              <w:instrText xml:space="preserve"> PAGEREF _Toc133404635 \h </w:instrText>
            </w:r>
            <w:r>
              <w:rPr>
                <w:noProof/>
                <w:webHidden/>
              </w:rPr>
            </w:r>
            <w:r>
              <w:rPr>
                <w:noProof/>
                <w:webHidden/>
              </w:rPr>
              <w:fldChar w:fldCharType="separate"/>
            </w:r>
            <w:r>
              <w:rPr>
                <w:noProof/>
                <w:webHidden/>
              </w:rPr>
              <w:t>5</w:t>
            </w:r>
            <w:r>
              <w:rPr>
                <w:noProof/>
                <w:webHidden/>
              </w:rPr>
              <w:fldChar w:fldCharType="end"/>
            </w:r>
          </w:hyperlink>
        </w:p>
        <w:p w14:paraId="333E1F21" w14:textId="08D0424F"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36" w:history="1">
            <w:r w:rsidRPr="00E678E2">
              <w:rPr>
                <w:rStyle w:val="Hyperlink"/>
                <w:noProof/>
              </w:rPr>
              <w:t>5</w:t>
            </w:r>
            <w:r>
              <w:rPr>
                <w:rFonts w:eastAsiaTheme="minorEastAsia" w:cstheme="minorBidi"/>
                <w:b w:val="0"/>
                <w:bCs w:val="0"/>
                <w:i w:val="0"/>
                <w:iCs w:val="0"/>
                <w:noProof/>
                <w:lang w:val="en-SE" w:eastAsia="en-GB"/>
              </w:rPr>
              <w:tab/>
            </w:r>
            <w:r w:rsidRPr="00E678E2">
              <w:rPr>
                <w:rStyle w:val="Hyperlink"/>
                <w:noProof/>
              </w:rPr>
              <w:t>Theory</w:t>
            </w:r>
            <w:r>
              <w:rPr>
                <w:noProof/>
                <w:webHidden/>
              </w:rPr>
              <w:tab/>
            </w:r>
            <w:r>
              <w:rPr>
                <w:noProof/>
                <w:webHidden/>
              </w:rPr>
              <w:fldChar w:fldCharType="begin"/>
            </w:r>
            <w:r>
              <w:rPr>
                <w:noProof/>
                <w:webHidden/>
              </w:rPr>
              <w:instrText xml:space="preserve"> PAGEREF _Toc133404636 \h </w:instrText>
            </w:r>
            <w:r>
              <w:rPr>
                <w:noProof/>
                <w:webHidden/>
              </w:rPr>
            </w:r>
            <w:r>
              <w:rPr>
                <w:noProof/>
                <w:webHidden/>
              </w:rPr>
              <w:fldChar w:fldCharType="separate"/>
            </w:r>
            <w:r>
              <w:rPr>
                <w:noProof/>
                <w:webHidden/>
              </w:rPr>
              <w:t>5</w:t>
            </w:r>
            <w:r>
              <w:rPr>
                <w:noProof/>
                <w:webHidden/>
              </w:rPr>
              <w:fldChar w:fldCharType="end"/>
            </w:r>
          </w:hyperlink>
        </w:p>
        <w:p w14:paraId="713CFCEB" w14:textId="586CEEE6"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7" w:history="1">
            <w:r w:rsidRPr="00E678E2">
              <w:rPr>
                <w:rStyle w:val="Hyperlink"/>
                <w:noProof/>
              </w:rPr>
              <w:t>5.1</w:t>
            </w:r>
            <w:r>
              <w:rPr>
                <w:rFonts w:eastAsiaTheme="minorEastAsia" w:cstheme="minorBidi"/>
                <w:b w:val="0"/>
                <w:bCs w:val="0"/>
                <w:noProof/>
                <w:sz w:val="24"/>
                <w:szCs w:val="24"/>
                <w:lang w:val="en-SE" w:eastAsia="en-GB"/>
              </w:rPr>
              <w:tab/>
            </w:r>
            <w:r w:rsidRPr="00E678E2">
              <w:rPr>
                <w:rStyle w:val="Hyperlink"/>
                <w:noProof/>
              </w:rPr>
              <w:t>What is Interaction for Data Visualizaton?</w:t>
            </w:r>
            <w:r>
              <w:rPr>
                <w:noProof/>
                <w:webHidden/>
              </w:rPr>
              <w:tab/>
            </w:r>
            <w:r>
              <w:rPr>
                <w:noProof/>
                <w:webHidden/>
              </w:rPr>
              <w:fldChar w:fldCharType="begin"/>
            </w:r>
            <w:r>
              <w:rPr>
                <w:noProof/>
                <w:webHidden/>
              </w:rPr>
              <w:instrText xml:space="preserve"> PAGEREF _Toc133404637 \h </w:instrText>
            </w:r>
            <w:r>
              <w:rPr>
                <w:noProof/>
                <w:webHidden/>
              </w:rPr>
            </w:r>
            <w:r>
              <w:rPr>
                <w:noProof/>
                <w:webHidden/>
              </w:rPr>
              <w:fldChar w:fldCharType="separate"/>
            </w:r>
            <w:r>
              <w:rPr>
                <w:noProof/>
                <w:webHidden/>
              </w:rPr>
              <w:t>5</w:t>
            </w:r>
            <w:r>
              <w:rPr>
                <w:noProof/>
                <w:webHidden/>
              </w:rPr>
              <w:fldChar w:fldCharType="end"/>
            </w:r>
          </w:hyperlink>
        </w:p>
        <w:p w14:paraId="4BBFAB99" w14:textId="5D96AF94"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38" w:history="1">
            <w:r w:rsidRPr="00E678E2">
              <w:rPr>
                <w:rStyle w:val="Hyperlink"/>
                <w:noProof/>
              </w:rPr>
              <w:t>5.1.1</w:t>
            </w:r>
            <w:r>
              <w:rPr>
                <w:rFonts w:eastAsiaTheme="minorEastAsia" w:cstheme="minorBidi"/>
                <w:noProof/>
                <w:sz w:val="24"/>
                <w:szCs w:val="24"/>
                <w:lang w:val="en-SE" w:eastAsia="en-GB"/>
              </w:rPr>
              <w:tab/>
            </w:r>
            <w:r w:rsidRPr="00E678E2">
              <w:rPr>
                <w:rStyle w:val="Hyperlink"/>
                <w:noProof/>
              </w:rPr>
              <w:t>Interplay</w:t>
            </w:r>
            <w:r>
              <w:rPr>
                <w:noProof/>
                <w:webHidden/>
              </w:rPr>
              <w:tab/>
            </w:r>
            <w:r>
              <w:rPr>
                <w:noProof/>
                <w:webHidden/>
              </w:rPr>
              <w:fldChar w:fldCharType="begin"/>
            </w:r>
            <w:r>
              <w:rPr>
                <w:noProof/>
                <w:webHidden/>
              </w:rPr>
              <w:instrText xml:space="preserve"> PAGEREF _Toc133404638 \h </w:instrText>
            </w:r>
            <w:r>
              <w:rPr>
                <w:noProof/>
                <w:webHidden/>
              </w:rPr>
            </w:r>
            <w:r>
              <w:rPr>
                <w:noProof/>
                <w:webHidden/>
              </w:rPr>
              <w:fldChar w:fldCharType="separate"/>
            </w:r>
            <w:r>
              <w:rPr>
                <w:noProof/>
                <w:webHidden/>
              </w:rPr>
              <w:t>8</w:t>
            </w:r>
            <w:r>
              <w:rPr>
                <w:noProof/>
                <w:webHidden/>
              </w:rPr>
              <w:fldChar w:fldCharType="end"/>
            </w:r>
          </w:hyperlink>
        </w:p>
        <w:p w14:paraId="1326D989" w14:textId="3B28CF6A"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39" w:history="1">
            <w:r w:rsidRPr="00E678E2">
              <w:rPr>
                <w:rStyle w:val="Hyperlink"/>
                <w:noProof/>
              </w:rPr>
              <w:t>5.1.2</w:t>
            </w:r>
            <w:r>
              <w:rPr>
                <w:rFonts w:eastAsiaTheme="minorEastAsia" w:cstheme="minorBidi"/>
                <w:noProof/>
                <w:sz w:val="24"/>
                <w:szCs w:val="24"/>
                <w:lang w:val="en-SE" w:eastAsia="en-GB"/>
              </w:rPr>
              <w:tab/>
            </w:r>
            <w:r w:rsidRPr="00E678E2">
              <w:rPr>
                <w:rStyle w:val="Hyperlink"/>
                <w:noProof/>
              </w:rPr>
              <w:t>Person</w:t>
            </w:r>
            <w:r>
              <w:rPr>
                <w:noProof/>
                <w:webHidden/>
              </w:rPr>
              <w:tab/>
            </w:r>
            <w:r>
              <w:rPr>
                <w:noProof/>
                <w:webHidden/>
              </w:rPr>
              <w:fldChar w:fldCharType="begin"/>
            </w:r>
            <w:r>
              <w:rPr>
                <w:noProof/>
                <w:webHidden/>
              </w:rPr>
              <w:instrText xml:space="preserve"> PAGEREF _Toc133404639 \h </w:instrText>
            </w:r>
            <w:r>
              <w:rPr>
                <w:noProof/>
                <w:webHidden/>
              </w:rPr>
            </w:r>
            <w:r>
              <w:rPr>
                <w:noProof/>
                <w:webHidden/>
              </w:rPr>
              <w:fldChar w:fldCharType="separate"/>
            </w:r>
            <w:r>
              <w:rPr>
                <w:noProof/>
                <w:webHidden/>
              </w:rPr>
              <w:t>8</w:t>
            </w:r>
            <w:r>
              <w:rPr>
                <w:noProof/>
                <w:webHidden/>
              </w:rPr>
              <w:fldChar w:fldCharType="end"/>
            </w:r>
          </w:hyperlink>
        </w:p>
        <w:p w14:paraId="54742526" w14:textId="2CDBD1B0"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0" w:history="1">
            <w:r w:rsidRPr="00E678E2">
              <w:rPr>
                <w:rStyle w:val="Hyperlink"/>
                <w:noProof/>
              </w:rPr>
              <w:t>5.1.3</w:t>
            </w:r>
            <w:r>
              <w:rPr>
                <w:rFonts w:eastAsiaTheme="minorEastAsia" w:cstheme="minorBidi"/>
                <w:noProof/>
                <w:sz w:val="24"/>
                <w:szCs w:val="24"/>
                <w:lang w:val="en-SE" w:eastAsia="en-GB"/>
              </w:rPr>
              <w:tab/>
            </w:r>
            <w:r w:rsidRPr="00E678E2">
              <w:rPr>
                <w:rStyle w:val="Hyperlink"/>
                <w:noProof/>
              </w:rPr>
              <w:t>Data Interface</w:t>
            </w:r>
            <w:r>
              <w:rPr>
                <w:noProof/>
                <w:webHidden/>
              </w:rPr>
              <w:tab/>
            </w:r>
            <w:r>
              <w:rPr>
                <w:noProof/>
                <w:webHidden/>
              </w:rPr>
              <w:fldChar w:fldCharType="begin"/>
            </w:r>
            <w:r>
              <w:rPr>
                <w:noProof/>
                <w:webHidden/>
              </w:rPr>
              <w:instrText xml:space="preserve"> PAGEREF _Toc133404640 \h </w:instrText>
            </w:r>
            <w:r>
              <w:rPr>
                <w:noProof/>
                <w:webHidden/>
              </w:rPr>
            </w:r>
            <w:r>
              <w:rPr>
                <w:noProof/>
                <w:webHidden/>
              </w:rPr>
              <w:fldChar w:fldCharType="separate"/>
            </w:r>
            <w:r>
              <w:rPr>
                <w:noProof/>
                <w:webHidden/>
              </w:rPr>
              <w:t>8</w:t>
            </w:r>
            <w:r>
              <w:rPr>
                <w:noProof/>
                <w:webHidden/>
              </w:rPr>
              <w:fldChar w:fldCharType="end"/>
            </w:r>
          </w:hyperlink>
        </w:p>
        <w:p w14:paraId="06C20E7B" w14:textId="60FFC3C1"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1" w:history="1">
            <w:r w:rsidRPr="00E678E2">
              <w:rPr>
                <w:rStyle w:val="Hyperlink"/>
                <w:noProof/>
              </w:rPr>
              <w:t>5.1.4</w:t>
            </w:r>
            <w:r>
              <w:rPr>
                <w:rFonts w:eastAsiaTheme="minorEastAsia" w:cstheme="minorBidi"/>
                <w:noProof/>
                <w:sz w:val="24"/>
                <w:szCs w:val="24"/>
                <w:lang w:val="en-SE" w:eastAsia="en-GB"/>
              </w:rPr>
              <w:tab/>
            </w:r>
            <w:r w:rsidRPr="00E678E2">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3404641 \h </w:instrText>
            </w:r>
            <w:r>
              <w:rPr>
                <w:noProof/>
                <w:webHidden/>
              </w:rPr>
            </w:r>
            <w:r>
              <w:rPr>
                <w:noProof/>
                <w:webHidden/>
              </w:rPr>
              <w:fldChar w:fldCharType="separate"/>
            </w:r>
            <w:r>
              <w:rPr>
                <w:noProof/>
                <w:webHidden/>
              </w:rPr>
              <w:t>8</w:t>
            </w:r>
            <w:r>
              <w:rPr>
                <w:noProof/>
                <w:webHidden/>
              </w:rPr>
              <w:fldChar w:fldCharType="end"/>
            </w:r>
          </w:hyperlink>
        </w:p>
        <w:p w14:paraId="5DB238D5" w14:textId="3A849F9D"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2" w:history="1">
            <w:r w:rsidRPr="00E678E2">
              <w:rPr>
                <w:rStyle w:val="Hyperlink"/>
                <w:noProof/>
              </w:rPr>
              <w:t>5.1.5</w:t>
            </w:r>
            <w:r>
              <w:rPr>
                <w:rFonts w:eastAsiaTheme="minorEastAsia" w:cstheme="minorBidi"/>
                <w:noProof/>
                <w:sz w:val="24"/>
                <w:szCs w:val="24"/>
                <w:lang w:val="en-SE" w:eastAsia="en-GB"/>
              </w:rPr>
              <w:tab/>
            </w:r>
            <w:r w:rsidRPr="00E678E2">
              <w:rPr>
                <w:rStyle w:val="Hyperlink"/>
                <w:noProof/>
              </w:rPr>
              <w:t>Data-related intent</w:t>
            </w:r>
            <w:r>
              <w:rPr>
                <w:noProof/>
                <w:webHidden/>
              </w:rPr>
              <w:tab/>
            </w:r>
            <w:r>
              <w:rPr>
                <w:noProof/>
                <w:webHidden/>
              </w:rPr>
              <w:fldChar w:fldCharType="begin"/>
            </w:r>
            <w:r>
              <w:rPr>
                <w:noProof/>
                <w:webHidden/>
              </w:rPr>
              <w:instrText xml:space="preserve"> PAGEREF _Toc133404642 \h </w:instrText>
            </w:r>
            <w:r>
              <w:rPr>
                <w:noProof/>
                <w:webHidden/>
              </w:rPr>
            </w:r>
            <w:r>
              <w:rPr>
                <w:noProof/>
                <w:webHidden/>
              </w:rPr>
              <w:fldChar w:fldCharType="separate"/>
            </w:r>
            <w:r>
              <w:rPr>
                <w:noProof/>
                <w:webHidden/>
              </w:rPr>
              <w:t>9</w:t>
            </w:r>
            <w:r>
              <w:rPr>
                <w:noProof/>
                <w:webHidden/>
              </w:rPr>
              <w:fldChar w:fldCharType="end"/>
            </w:r>
          </w:hyperlink>
        </w:p>
        <w:p w14:paraId="193B2D68" w14:textId="542DB27C"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43" w:history="1">
            <w:r w:rsidRPr="00E678E2">
              <w:rPr>
                <w:rStyle w:val="Hyperlink"/>
                <w:noProof/>
              </w:rPr>
              <w:t>5.2</w:t>
            </w:r>
            <w:r>
              <w:rPr>
                <w:rFonts w:eastAsiaTheme="minorEastAsia" w:cstheme="minorBidi"/>
                <w:b w:val="0"/>
                <w:bCs w:val="0"/>
                <w:noProof/>
                <w:sz w:val="24"/>
                <w:szCs w:val="24"/>
                <w:lang w:val="en-SE" w:eastAsia="en-GB"/>
              </w:rPr>
              <w:tab/>
            </w:r>
            <w:r w:rsidRPr="00E678E2">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3404643 \h </w:instrText>
            </w:r>
            <w:r>
              <w:rPr>
                <w:noProof/>
                <w:webHidden/>
              </w:rPr>
            </w:r>
            <w:r>
              <w:rPr>
                <w:noProof/>
                <w:webHidden/>
              </w:rPr>
              <w:fldChar w:fldCharType="separate"/>
            </w:r>
            <w:r>
              <w:rPr>
                <w:noProof/>
                <w:webHidden/>
              </w:rPr>
              <w:t>9</w:t>
            </w:r>
            <w:r>
              <w:rPr>
                <w:noProof/>
                <w:webHidden/>
              </w:rPr>
              <w:fldChar w:fldCharType="end"/>
            </w:r>
          </w:hyperlink>
        </w:p>
        <w:p w14:paraId="0E49A316" w14:textId="21B696E5"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4" w:history="1">
            <w:r w:rsidRPr="00E678E2">
              <w:rPr>
                <w:rStyle w:val="Hyperlink"/>
                <w:noProof/>
              </w:rPr>
              <w:t>5.2.1</w:t>
            </w:r>
            <w:r>
              <w:rPr>
                <w:rFonts w:eastAsiaTheme="minorEastAsia" w:cstheme="minorBidi"/>
                <w:noProof/>
                <w:sz w:val="24"/>
                <w:szCs w:val="24"/>
                <w:lang w:val="en-SE" w:eastAsia="en-GB"/>
              </w:rPr>
              <w:tab/>
            </w:r>
            <w:r w:rsidRPr="00E678E2">
              <w:rPr>
                <w:rStyle w:val="Hyperlink"/>
                <w:noProof/>
              </w:rPr>
              <w:t>Gennady &amp; Andrienko. N</w:t>
            </w:r>
            <w:r>
              <w:rPr>
                <w:noProof/>
                <w:webHidden/>
              </w:rPr>
              <w:tab/>
            </w:r>
            <w:r>
              <w:rPr>
                <w:noProof/>
                <w:webHidden/>
              </w:rPr>
              <w:fldChar w:fldCharType="begin"/>
            </w:r>
            <w:r>
              <w:rPr>
                <w:noProof/>
                <w:webHidden/>
              </w:rPr>
              <w:instrText xml:space="preserve"> PAGEREF _Toc133404644 \h </w:instrText>
            </w:r>
            <w:r>
              <w:rPr>
                <w:noProof/>
                <w:webHidden/>
              </w:rPr>
            </w:r>
            <w:r>
              <w:rPr>
                <w:noProof/>
                <w:webHidden/>
              </w:rPr>
              <w:fldChar w:fldCharType="separate"/>
            </w:r>
            <w:r>
              <w:rPr>
                <w:noProof/>
                <w:webHidden/>
              </w:rPr>
              <w:t>10</w:t>
            </w:r>
            <w:r>
              <w:rPr>
                <w:noProof/>
                <w:webHidden/>
              </w:rPr>
              <w:fldChar w:fldCharType="end"/>
            </w:r>
          </w:hyperlink>
        </w:p>
        <w:p w14:paraId="3A022E3A" w14:textId="39AB69F5"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5" w:history="1">
            <w:r w:rsidRPr="00E678E2">
              <w:rPr>
                <w:rStyle w:val="Hyperlink"/>
                <w:noProof/>
              </w:rPr>
              <w:t>5.2.2</w:t>
            </w:r>
            <w:r>
              <w:rPr>
                <w:rFonts w:eastAsiaTheme="minorEastAsia" w:cstheme="minorBidi"/>
                <w:noProof/>
                <w:sz w:val="24"/>
                <w:szCs w:val="24"/>
                <w:lang w:val="en-SE" w:eastAsia="en-GB"/>
              </w:rPr>
              <w:tab/>
            </w:r>
            <w:r w:rsidRPr="00E678E2">
              <w:rPr>
                <w:rStyle w:val="Hyperlink"/>
                <w:noProof/>
              </w:rPr>
              <w:t>Fekete. J-D</w:t>
            </w:r>
            <w:r>
              <w:rPr>
                <w:noProof/>
                <w:webHidden/>
              </w:rPr>
              <w:tab/>
            </w:r>
            <w:r>
              <w:rPr>
                <w:noProof/>
                <w:webHidden/>
              </w:rPr>
              <w:fldChar w:fldCharType="begin"/>
            </w:r>
            <w:r>
              <w:rPr>
                <w:noProof/>
                <w:webHidden/>
              </w:rPr>
              <w:instrText xml:space="preserve"> PAGEREF _Toc133404645 \h </w:instrText>
            </w:r>
            <w:r>
              <w:rPr>
                <w:noProof/>
                <w:webHidden/>
              </w:rPr>
            </w:r>
            <w:r>
              <w:rPr>
                <w:noProof/>
                <w:webHidden/>
              </w:rPr>
              <w:fldChar w:fldCharType="separate"/>
            </w:r>
            <w:r>
              <w:rPr>
                <w:noProof/>
                <w:webHidden/>
              </w:rPr>
              <w:t>10</w:t>
            </w:r>
            <w:r>
              <w:rPr>
                <w:noProof/>
                <w:webHidden/>
              </w:rPr>
              <w:fldChar w:fldCharType="end"/>
            </w:r>
          </w:hyperlink>
        </w:p>
        <w:p w14:paraId="00B4397F" w14:textId="2A62EAEB"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6" w:history="1">
            <w:r w:rsidRPr="00E678E2">
              <w:rPr>
                <w:rStyle w:val="Hyperlink"/>
                <w:noProof/>
              </w:rPr>
              <w:t>5.2.3</w:t>
            </w:r>
            <w:r>
              <w:rPr>
                <w:rFonts w:eastAsiaTheme="minorEastAsia" w:cstheme="minorBidi"/>
                <w:noProof/>
                <w:sz w:val="24"/>
                <w:szCs w:val="24"/>
                <w:lang w:val="en-SE" w:eastAsia="en-GB"/>
              </w:rPr>
              <w:tab/>
            </w:r>
            <w:r w:rsidRPr="00E678E2">
              <w:rPr>
                <w:rStyle w:val="Hyperlink"/>
                <w:noProof/>
              </w:rPr>
              <w:t>Fisher. D</w:t>
            </w:r>
            <w:r>
              <w:rPr>
                <w:noProof/>
                <w:webHidden/>
              </w:rPr>
              <w:tab/>
            </w:r>
            <w:r>
              <w:rPr>
                <w:noProof/>
                <w:webHidden/>
              </w:rPr>
              <w:fldChar w:fldCharType="begin"/>
            </w:r>
            <w:r>
              <w:rPr>
                <w:noProof/>
                <w:webHidden/>
              </w:rPr>
              <w:instrText xml:space="preserve"> PAGEREF _Toc133404646 \h </w:instrText>
            </w:r>
            <w:r>
              <w:rPr>
                <w:noProof/>
                <w:webHidden/>
              </w:rPr>
            </w:r>
            <w:r>
              <w:rPr>
                <w:noProof/>
                <w:webHidden/>
              </w:rPr>
              <w:fldChar w:fldCharType="separate"/>
            </w:r>
            <w:r>
              <w:rPr>
                <w:noProof/>
                <w:webHidden/>
              </w:rPr>
              <w:t>10</w:t>
            </w:r>
            <w:r>
              <w:rPr>
                <w:noProof/>
                <w:webHidden/>
              </w:rPr>
              <w:fldChar w:fldCharType="end"/>
            </w:r>
          </w:hyperlink>
        </w:p>
        <w:p w14:paraId="1D0E691F" w14:textId="664126DF"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7" w:history="1">
            <w:r w:rsidRPr="00E678E2">
              <w:rPr>
                <w:rStyle w:val="Hyperlink"/>
                <w:noProof/>
              </w:rPr>
              <w:t>5.2.4</w:t>
            </w:r>
            <w:r>
              <w:rPr>
                <w:rFonts w:eastAsiaTheme="minorEastAsia" w:cstheme="minorBidi"/>
                <w:noProof/>
                <w:sz w:val="24"/>
                <w:szCs w:val="24"/>
                <w:lang w:val="en-SE" w:eastAsia="en-GB"/>
              </w:rPr>
              <w:tab/>
            </w:r>
            <w:r w:rsidRPr="00E678E2">
              <w:rPr>
                <w:rStyle w:val="Hyperlink"/>
                <w:noProof/>
              </w:rPr>
              <w:t>Kraska. T</w:t>
            </w:r>
            <w:r>
              <w:rPr>
                <w:noProof/>
                <w:webHidden/>
              </w:rPr>
              <w:tab/>
            </w:r>
            <w:r>
              <w:rPr>
                <w:noProof/>
                <w:webHidden/>
              </w:rPr>
              <w:fldChar w:fldCharType="begin"/>
            </w:r>
            <w:r>
              <w:rPr>
                <w:noProof/>
                <w:webHidden/>
              </w:rPr>
              <w:instrText xml:space="preserve"> PAGEREF _Toc133404647 \h </w:instrText>
            </w:r>
            <w:r>
              <w:rPr>
                <w:noProof/>
                <w:webHidden/>
              </w:rPr>
            </w:r>
            <w:r>
              <w:rPr>
                <w:noProof/>
                <w:webHidden/>
              </w:rPr>
              <w:fldChar w:fldCharType="separate"/>
            </w:r>
            <w:r>
              <w:rPr>
                <w:noProof/>
                <w:webHidden/>
              </w:rPr>
              <w:t>11</w:t>
            </w:r>
            <w:r>
              <w:rPr>
                <w:noProof/>
                <w:webHidden/>
              </w:rPr>
              <w:fldChar w:fldCharType="end"/>
            </w:r>
          </w:hyperlink>
        </w:p>
        <w:p w14:paraId="4CE395A4" w14:textId="6FA8F8E5"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8" w:history="1">
            <w:r w:rsidRPr="00E678E2">
              <w:rPr>
                <w:rStyle w:val="Hyperlink"/>
                <w:noProof/>
              </w:rPr>
              <w:t>5.2.5</w:t>
            </w:r>
            <w:r>
              <w:rPr>
                <w:rFonts w:eastAsiaTheme="minorEastAsia" w:cstheme="minorBidi"/>
                <w:noProof/>
                <w:sz w:val="24"/>
                <w:szCs w:val="24"/>
                <w:lang w:val="en-SE" w:eastAsia="en-GB"/>
              </w:rPr>
              <w:tab/>
            </w:r>
            <w:r w:rsidRPr="00E678E2">
              <w:rPr>
                <w:rStyle w:val="Hyperlink"/>
                <w:noProof/>
              </w:rPr>
              <w:t>Oulasvirta. A</w:t>
            </w:r>
            <w:r>
              <w:rPr>
                <w:noProof/>
                <w:webHidden/>
              </w:rPr>
              <w:tab/>
            </w:r>
            <w:r>
              <w:rPr>
                <w:noProof/>
                <w:webHidden/>
              </w:rPr>
              <w:fldChar w:fldCharType="begin"/>
            </w:r>
            <w:r>
              <w:rPr>
                <w:noProof/>
                <w:webHidden/>
              </w:rPr>
              <w:instrText xml:space="preserve"> PAGEREF _Toc133404648 \h </w:instrText>
            </w:r>
            <w:r>
              <w:rPr>
                <w:noProof/>
                <w:webHidden/>
              </w:rPr>
            </w:r>
            <w:r>
              <w:rPr>
                <w:noProof/>
                <w:webHidden/>
              </w:rPr>
              <w:fldChar w:fldCharType="separate"/>
            </w:r>
            <w:r>
              <w:rPr>
                <w:noProof/>
                <w:webHidden/>
              </w:rPr>
              <w:t>11</w:t>
            </w:r>
            <w:r>
              <w:rPr>
                <w:noProof/>
                <w:webHidden/>
              </w:rPr>
              <w:fldChar w:fldCharType="end"/>
            </w:r>
          </w:hyperlink>
        </w:p>
        <w:p w14:paraId="51F08F94" w14:textId="4EED3D56"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49" w:history="1">
            <w:r w:rsidRPr="00E678E2">
              <w:rPr>
                <w:rStyle w:val="Hyperlink"/>
                <w:noProof/>
              </w:rPr>
              <w:t>5.3</w:t>
            </w:r>
            <w:r>
              <w:rPr>
                <w:rFonts w:eastAsiaTheme="minorEastAsia" w:cstheme="minorBidi"/>
                <w:b w:val="0"/>
                <w:bCs w:val="0"/>
                <w:noProof/>
                <w:sz w:val="24"/>
                <w:szCs w:val="24"/>
                <w:lang w:val="en-SE" w:eastAsia="en-GB"/>
              </w:rPr>
              <w:tab/>
            </w:r>
            <w:r w:rsidRPr="00E678E2">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3404649 \h </w:instrText>
            </w:r>
            <w:r>
              <w:rPr>
                <w:noProof/>
                <w:webHidden/>
              </w:rPr>
            </w:r>
            <w:r>
              <w:rPr>
                <w:noProof/>
                <w:webHidden/>
              </w:rPr>
              <w:fldChar w:fldCharType="separate"/>
            </w:r>
            <w:r>
              <w:rPr>
                <w:noProof/>
                <w:webHidden/>
              </w:rPr>
              <w:t>12</w:t>
            </w:r>
            <w:r>
              <w:rPr>
                <w:noProof/>
                <w:webHidden/>
              </w:rPr>
              <w:fldChar w:fldCharType="end"/>
            </w:r>
          </w:hyperlink>
        </w:p>
        <w:p w14:paraId="14C0FE94" w14:textId="0533D066"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50" w:history="1">
            <w:r w:rsidRPr="00E678E2">
              <w:rPr>
                <w:rStyle w:val="Hyperlink"/>
                <w:noProof/>
              </w:rPr>
              <w:t>5.4</w:t>
            </w:r>
            <w:r>
              <w:rPr>
                <w:rFonts w:eastAsiaTheme="minorEastAsia" w:cstheme="minorBidi"/>
                <w:b w:val="0"/>
                <w:bCs w:val="0"/>
                <w:noProof/>
                <w:sz w:val="24"/>
                <w:szCs w:val="24"/>
                <w:lang w:val="en-SE" w:eastAsia="en-GB"/>
              </w:rPr>
              <w:tab/>
            </w:r>
            <w:r w:rsidRPr="00E678E2">
              <w:rPr>
                <w:rStyle w:val="Hyperlink"/>
                <w:noProof/>
              </w:rPr>
              <w:t>Constructive Visualisation</w:t>
            </w:r>
            <w:r>
              <w:rPr>
                <w:noProof/>
                <w:webHidden/>
              </w:rPr>
              <w:tab/>
            </w:r>
            <w:r>
              <w:rPr>
                <w:noProof/>
                <w:webHidden/>
              </w:rPr>
              <w:fldChar w:fldCharType="begin"/>
            </w:r>
            <w:r>
              <w:rPr>
                <w:noProof/>
                <w:webHidden/>
              </w:rPr>
              <w:instrText xml:space="preserve"> PAGEREF _Toc133404650 \h </w:instrText>
            </w:r>
            <w:r>
              <w:rPr>
                <w:noProof/>
                <w:webHidden/>
              </w:rPr>
            </w:r>
            <w:r>
              <w:rPr>
                <w:noProof/>
                <w:webHidden/>
              </w:rPr>
              <w:fldChar w:fldCharType="separate"/>
            </w:r>
            <w:r>
              <w:rPr>
                <w:noProof/>
                <w:webHidden/>
              </w:rPr>
              <w:t>13</w:t>
            </w:r>
            <w:r>
              <w:rPr>
                <w:noProof/>
                <w:webHidden/>
              </w:rPr>
              <w:fldChar w:fldCharType="end"/>
            </w:r>
          </w:hyperlink>
        </w:p>
        <w:p w14:paraId="4AF33720" w14:textId="6C2519A2"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1" w:history="1">
            <w:r w:rsidRPr="00E678E2">
              <w:rPr>
                <w:rStyle w:val="Hyperlink"/>
                <w:noProof/>
              </w:rPr>
              <w:t>5.4.1</w:t>
            </w:r>
            <w:r>
              <w:rPr>
                <w:rFonts w:eastAsiaTheme="minorEastAsia" w:cstheme="minorBidi"/>
                <w:noProof/>
                <w:sz w:val="24"/>
                <w:szCs w:val="24"/>
                <w:lang w:val="en-SE" w:eastAsia="en-GB"/>
              </w:rPr>
              <w:tab/>
            </w:r>
            <w:r w:rsidRPr="00E678E2">
              <w:rPr>
                <w:rStyle w:val="Hyperlink"/>
                <w:noProof/>
              </w:rPr>
              <w:t>Design challenges</w:t>
            </w:r>
            <w:r>
              <w:rPr>
                <w:noProof/>
                <w:webHidden/>
              </w:rPr>
              <w:tab/>
            </w:r>
            <w:r>
              <w:rPr>
                <w:noProof/>
                <w:webHidden/>
              </w:rPr>
              <w:fldChar w:fldCharType="begin"/>
            </w:r>
            <w:r>
              <w:rPr>
                <w:noProof/>
                <w:webHidden/>
              </w:rPr>
              <w:instrText xml:space="preserve"> PAGEREF _Toc133404651 \h </w:instrText>
            </w:r>
            <w:r>
              <w:rPr>
                <w:noProof/>
                <w:webHidden/>
              </w:rPr>
            </w:r>
            <w:r>
              <w:rPr>
                <w:noProof/>
                <w:webHidden/>
              </w:rPr>
              <w:fldChar w:fldCharType="separate"/>
            </w:r>
            <w:r>
              <w:rPr>
                <w:noProof/>
                <w:webHidden/>
              </w:rPr>
              <w:t>13</w:t>
            </w:r>
            <w:r>
              <w:rPr>
                <w:noProof/>
                <w:webHidden/>
              </w:rPr>
              <w:fldChar w:fldCharType="end"/>
            </w:r>
          </w:hyperlink>
        </w:p>
        <w:p w14:paraId="6F96ABC7" w14:textId="3611BA9D"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2" w:history="1">
            <w:r w:rsidRPr="00E678E2">
              <w:rPr>
                <w:rStyle w:val="Hyperlink"/>
                <w:noProof/>
              </w:rPr>
              <w:t>5.4.2</w:t>
            </w:r>
            <w:r>
              <w:rPr>
                <w:rFonts w:eastAsiaTheme="minorEastAsia" w:cstheme="minorBidi"/>
                <w:noProof/>
                <w:sz w:val="24"/>
                <w:szCs w:val="24"/>
                <w:lang w:val="en-SE" w:eastAsia="en-GB"/>
              </w:rPr>
              <w:tab/>
            </w:r>
            <w:r w:rsidRPr="00E678E2">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3404652 \h </w:instrText>
            </w:r>
            <w:r>
              <w:rPr>
                <w:noProof/>
                <w:webHidden/>
              </w:rPr>
            </w:r>
            <w:r>
              <w:rPr>
                <w:noProof/>
                <w:webHidden/>
              </w:rPr>
              <w:fldChar w:fldCharType="separate"/>
            </w:r>
            <w:r>
              <w:rPr>
                <w:noProof/>
                <w:webHidden/>
              </w:rPr>
              <w:t>15</w:t>
            </w:r>
            <w:r>
              <w:rPr>
                <w:noProof/>
                <w:webHidden/>
              </w:rPr>
              <w:fldChar w:fldCharType="end"/>
            </w:r>
          </w:hyperlink>
        </w:p>
        <w:p w14:paraId="0248D361" w14:textId="097C09DE"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53" w:history="1">
            <w:r w:rsidRPr="00E678E2">
              <w:rPr>
                <w:rStyle w:val="Hyperlink"/>
                <w:noProof/>
              </w:rPr>
              <w:t>5.5</w:t>
            </w:r>
            <w:r>
              <w:rPr>
                <w:rFonts w:eastAsiaTheme="minorEastAsia" w:cstheme="minorBidi"/>
                <w:b w:val="0"/>
                <w:bCs w:val="0"/>
                <w:noProof/>
                <w:sz w:val="24"/>
                <w:szCs w:val="24"/>
                <w:lang w:val="en-SE" w:eastAsia="en-GB"/>
              </w:rPr>
              <w:tab/>
            </w:r>
            <w:r w:rsidRPr="00E678E2">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3404653 \h </w:instrText>
            </w:r>
            <w:r>
              <w:rPr>
                <w:noProof/>
                <w:webHidden/>
              </w:rPr>
            </w:r>
            <w:r>
              <w:rPr>
                <w:noProof/>
                <w:webHidden/>
              </w:rPr>
              <w:fldChar w:fldCharType="separate"/>
            </w:r>
            <w:r>
              <w:rPr>
                <w:noProof/>
                <w:webHidden/>
              </w:rPr>
              <w:t>15</w:t>
            </w:r>
            <w:r>
              <w:rPr>
                <w:noProof/>
                <w:webHidden/>
              </w:rPr>
              <w:fldChar w:fldCharType="end"/>
            </w:r>
          </w:hyperlink>
        </w:p>
        <w:p w14:paraId="3EE1DADF" w14:textId="1B387DA9"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54" w:history="1">
            <w:r w:rsidRPr="00E678E2">
              <w:rPr>
                <w:rStyle w:val="Hyperlink"/>
                <w:noProof/>
              </w:rPr>
              <w:t>6</w:t>
            </w:r>
            <w:r>
              <w:rPr>
                <w:rFonts w:eastAsiaTheme="minorEastAsia" w:cstheme="minorBidi"/>
                <w:b w:val="0"/>
                <w:bCs w:val="0"/>
                <w:i w:val="0"/>
                <w:iCs w:val="0"/>
                <w:noProof/>
                <w:lang w:val="en-SE" w:eastAsia="en-GB"/>
              </w:rPr>
              <w:tab/>
            </w:r>
            <w:r w:rsidRPr="00E678E2">
              <w:rPr>
                <w:rStyle w:val="Hyperlink"/>
                <w:noProof/>
              </w:rPr>
              <w:t>Design process and methods</w:t>
            </w:r>
            <w:r>
              <w:rPr>
                <w:noProof/>
                <w:webHidden/>
              </w:rPr>
              <w:tab/>
            </w:r>
            <w:r>
              <w:rPr>
                <w:noProof/>
                <w:webHidden/>
              </w:rPr>
              <w:fldChar w:fldCharType="begin"/>
            </w:r>
            <w:r>
              <w:rPr>
                <w:noProof/>
                <w:webHidden/>
              </w:rPr>
              <w:instrText xml:space="preserve"> PAGEREF _Toc133404654 \h </w:instrText>
            </w:r>
            <w:r>
              <w:rPr>
                <w:noProof/>
                <w:webHidden/>
              </w:rPr>
            </w:r>
            <w:r>
              <w:rPr>
                <w:noProof/>
                <w:webHidden/>
              </w:rPr>
              <w:fldChar w:fldCharType="separate"/>
            </w:r>
            <w:r>
              <w:rPr>
                <w:noProof/>
                <w:webHidden/>
              </w:rPr>
              <w:t>15</w:t>
            </w:r>
            <w:r>
              <w:rPr>
                <w:noProof/>
                <w:webHidden/>
              </w:rPr>
              <w:fldChar w:fldCharType="end"/>
            </w:r>
          </w:hyperlink>
        </w:p>
        <w:p w14:paraId="79968469" w14:textId="53EE35A4"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55" w:history="1">
            <w:r w:rsidRPr="00E678E2">
              <w:rPr>
                <w:rStyle w:val="Hyperlink"/>
                <w:noProof/>
              </w:rPr>
              <w:t>6.1</w:t>
            </w:r>
            <w:r>
              <w:rPr>
                <w:rFonts w:eastAsiaTheme="minorEastAsia" w:cstheme="minorBidi"/>
                <w:b w:val="0"/>
                <w:bCs w:val="0"/>
                <w:noProof/>
                <w:sz w:val="24"/>
                <w:szCs w:val="24"/>
                <w:lang w:val="en-SE" w:eastAsia="en-GB"/>
              </w:rPr>
              <w:tab/>
            </w:r>
            <w:r w:rsidRPr="00E678E2">
              <w:rPr>
                <w:rStyle w:val="Hyperlink"/>
                <w:noProof/>
              </w:rPr>
              <w:t>Planning</w:t>
            </w:r>
            <w:r>
              <w:rPr>
                <w:noProof/>
                <w:webHidden/>
              </w:rPr>
              <w:tab/>
            </w:r>
            <w:r>
              <w:rPr>
                <w:noProof/>
                <w:webHidden/>
              </w:rPr>
              <w:fldChar w:fldCharType="begin"/>
            </w:r>
            <w:r>
              <w:rPr>
                <w:noProof/>
                <w:webHidden/>
              </w:rPr>
              <w:instrText xml:space="preserve"> PAGEREF _Toc133404655 \h </w:instrText>
            </w:r>
            <w:r>
              <w:rPr>
                <w:noProof/>
                <w:webHidden/>
              </w:rPr>
            </w:r>
            <w:r>
              <w:rPr>
                <w:noProof/>
                <w:webHidden/>
              </w:rPr>
              <w:fldChar w:fldCharType="separate"/>
            </w:r>
            <w:r>
              <w:rPr>
                <w:noProof/>
                <w:webHidden/>
              </w:rPr>
              <w:t>15</w:t>
            </w:r>
            <w:r>
              <w:rPr>
                <w:noProof/>
                <w:webHidden/>
              </w:rPr>
              <w:fldChar w:fldCharType="end"/>
            </w:r>
          </w:hyperlink>
        </w:p>
        <w:p w14:paraId="1E62BA77" w14:textId="42968759"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6" w:history="1">
            <w:r w:rsidRPr="00E678E2">
              <w:rPr>
                <w:rStyle w:val="Hyperlink"/>
                <w:noProof/>
              </w:rPr>
              <w:t>6.1.1</w:t>
            </w:r>
            <w:r>
              <w:rPr>
                <w:rFonts w:eastAsiaTheme="minorEastAsia" w:cstheme="minorBidi"/>
                <w:noProof/>
                <w:sz w:val="24"/>
                <w:szCs w:val="24"/>
                <w:lang w:val="en-SE" w:eastAsia="en-GB"/>
              </w:rPr>
              <w:tab/>
            </w:r>
            <w:r w:rsidRPr="00E678E2">
              <w:rPr>
                <w:rStyle w:val="Hyperlink"/>
                <w:noProof/>
              </w:rPr>
              <w:t>Literature research and desktop research</w:t>
            </w:r>
            <w:r>
              <w:rPr>
                <w:noProof/>
                <w:webHidden/>
              </w:rPr>
              <w:tab/>
            </w:r>
            <w:r>
              <w:rPr>
                <w:noProof/>
                <w:webHidden/>
              </w:rPr>
              <w:fldChar w:fldCharType="begin"/>
            </w:r>
            <w:r>
              <w:rPr>
                <w:noProof/>
                <w:webHidden/>
              </w:rPr>
              <w:instrText xml:space="preserve"> PAGEREF _Toc133404656 \h </w:instrText>
            </w:r>
            <w:r>
              <w:rPr>
                <w:noProof/>
                <w:webHidden/>
              </w:rPr>
            </w:r>
            <w:r>
              <w:rPr>
                <w:noProof/>
                <w:webHidden/>
              </w:rPr>
              <w:fldChar w:fldCharType="separate"/>
            </w:r>
            <w:r>
              <w:rPr>
                <w:noProof/>
                <w:webHidden/>
              </w:rPr>
              <w:t>16</w:t>
            </w:r>
            <w:r>
              <w:rPr>
                <w:noProof/>
                <w:webHidden/>
              </w:rPr>
              <w:fldChar w:fldCharType="end"/>
            </w:r>
          </w:hyperlink>
        </w:p>
        <w:p w14:paraId="4C9826B2" w14:textId="6D377F97"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7" w:history="1">
            <w:r w:rsidRPr="00E678E2">
              <w:rPr>
                <w:rStyle w:val="Hyperlink"/>
                <w:noProof/>
              </w:rPr>
              <w:t>6.1.2</w:t>
            </w:r>
            <w:r>
              <w:rPr>
                <w:rFonts w:eastAsiaTheme="minorEastAsia" w:cstheme="minorBidi"/>
                <w:noProof/>
                <w:sz w:val="24"/>
                <w:szCs w:val="24"/>
                <w:lang w:val="en-SE" w:eastAsia="en-GB"/>
              </w:rPr>
              <w:tab/>
            </w:r>
            <w:r w:rsidRPr="00E678E2">
              <w:rPr>
                <w:rStyle w:val="Hyperlink"/>
                <w:noProof/>
              </w:rPr>
              <w:t>Critical reflection on the double diamond</w:t>
            </w:r>
            <w:r>
              <w:rPr>
                <w:noProof/>
                <w:webHidden/>
              </w:rPr>
              <w:tab/>
            </w:r>
            <w:r>
              <w:rPr>
                <w:noProof/>
                <w:webHidden/>
              </w:rPr>
              <w:fldChar w:fldCharType="begin"/>
            </w:r>
            <w:r>
              <w:rPr>
                <w:noProof/>
                <w:webHidden/>
              </w:rPr>
              <w:instrText xml:space="preserve"> PAGEREF _Toc133404657 \h </w:instrText>
            </w:r>
            <w:r>
              <w:rPr>
                <w:noProof/>
                <w:webHidden/>
              </w:rPr>
            </w:r>
            <w:r>
              <w:rPr>
                <w:noProof/>
                <w:webHidden/>
              </w:rPr>
              <w:fldChar w:fldCharType="separate"/>
            </w:r>
            <w:r>
              <w:rPr>
                <w:noProof/>
                <w:webHidden/>
              </w:rPr>
              <w:t>16</w:t>
            </w:r>
            <w:r>
              <w:rPr>
                <w:noProof/>
                <w:webHidden/>
              </w:rPr>
              <w:fldChar w:fldCharType="end"/>
            </w:r>
          </w:hyperlink>
        </w:p>
        <w:p w14:paraId="04114EBD" w14:textId="57B35852"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8" w:history="1">
            <w:r w:rsidRPr="00E678E2">
              <w:rPr>
                <w:rStyle w:val="Hyperlink"/>
                <w:noProof/>
              </w:rPr>
              <w:t>6.1.3</w:t>
            </w:r>
            <w:r>
              <w:rPr>
                <w:rFonts w:eastAsiaTheme="minorEastAsia" w:cstheme="minorBidi"/>
                <w:noProof/>
                <w:sz w:val="24"/>
                <w:szCs w:val="24"/>
                <w:lang w:val="en-SE" w:eastAsia="en-GB"/>
              </w:rPr>
              <w:tab/>
            </w:r>
            <w:r w:rsidRPr="00E678E2">
              <w:rPr>
                <w:rStyle w:val="Hyperlink"/>
                <w:noProof/>
              </w:rPr>
              <w:t>User Centred Design</w:t>
            </w:r>
            <w:r>
              <w:rPr>
                <w:noProof/>
                <w:webHidden/>
              </w:rPr>
              <w:tab/>
            </w:r>
            <w:r>
              <w:rPr>
                <w:noProof/>
                <w:webHidden/>
              </w:rPr>
              <w:fldChar w:fldCharType="begin"/>
            </w:r>
            <w:r>
              <w:rPr>
                <w:noProof/>
                <w:webHidden/>
              </w:rPr>
              <w:instrText xml:space="preserve"> PAGEREF _Toc133404658 \h </w:instrText>
            </w:r>
            <w:r>
              <w:rPr>
                <w:noProof/>
                <w:webHidden/>
              </w:rPr>
            </w:r>
            <w:r>
              <w:rPr>
                <w:noProof/>
                <w:webHidden/>
              </w:rPr>
              <w:fldChar w:fldCharType="separate"/>
            </w:r>
            <w:r>
              <w:rPr>
                <w:noProof/>
                <w:webHidden/>
              </w:rPr>
              <w:t>16</w:t>
            </w:r>
            <w:r>
              <w:rPr>
                <w:noProof/>
                <w:webHidden/>
              </w:rPr>
              <w:fldChar w:fldCharType="end"/>
            </w:r>
          </w:hyperlink>
        </w:p>
        <w:p w14:paraId="2706547F" w14:textId="5A36EA54"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59" w:history="1">
            <w:r w:rsidRPr="00E678E2">
              <w:rPr>
                <w:rStyle w:val="Hyperlink"/>
                <w:noProof/>
              </w:rPr>
              <w:t>6.2</w:t>
            </w:r>
            <w:r>
              <w:rPr>
                <w:rFonts w:eastAsiaTheme="minorEastAsia" w:cstheme="minorBidi"/>
                <w:b w:val="0"/>
                <w:bCs w:val="0"/>
                <w:noProof/>
                <w:sz w:val="24"/>
                <w:szCs w:val="24"/>
                <w:lang w:val="en-SE" w:eastAsia="en-GB"/>
              </w:rPr>
              <w:tab/>
            </w:r>
            <w:r w:rsidRPr="00E678E2">
              <w:rPr>
                <w:rStyle w:val="Hyperlink"/>
                <w:noProof/>
              </w:rPr>
              <w:t>Early design stages</w:t>
            </w:r>
            <w:r>
              <w:rPr>
                <w:noProof/>
                <w:webHidden/>
              </w:rPr>
              <w:tab/>
            </w:r>
            <w:r>
              <w:rPr>
                <w:noProof/>
                <w:webHidden/>
              </w:rPr>
              <w:fldChar w:fldCharType="begin"/>
            </w:r>
            <w:r>
              <w:rPr>
                <w:noProof/>
                <w:webHidden/>
              </w:rPr>
              <w:instrText xml:space="preserve"> PAGEREF _Toc133404659 \h </w:instrText>
            </w:r>
            <w:r>
              <w:rPr>
                <w:noProof/>
                <w:webHidden/>
              </w:rPr>
            </w:r>
            <w:r>
              <w:rPr>
                <w:noProof/>
                <w:webHidden/>
              </w:rPr>
              <w:fldChar w:fldCharType="separate"/>
            </w:r>
            <w:r>
              <w:rPr>
                <w:noProof/>
                <w:webHidden/>
              </w:rPr>
              <w:t>16</w:t>
            </w:r>
            <w:r>
              <w:rPr>
                <w:noProof/>
                <w:webHidden/>
              </w:rPr>
              <w:fldChar w:fldCharType="end"/>
            </w:r>
          </w:hyperlink>
        </w:p>
        <w:p w14:paraId="38E44994" w14:textId="19421B6F"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0" w:history="1">
            <w:r w:rsidRPr="00E678E2">
              <w:rPr>
                <w:rStyle w:val="Hyperlink"/>
                <w:noProof/>
              </w:rPr>
              <w:t>6.2.1</w:t>
            </w:r>
            <w:r>
              <w:rPr>
                <w:rFonts w:eastAsiaTheme="minorEastAsia" w:cstheme="minorBidi"/>
                <w:noProof/>
                <w:sz w:val="24"/>
                <w:szCs w:val="24"/>
                <w:lang w:val="en-SE" w:eastAsia="en-GB"/>
              </w:rPr>
              <w:tab/>
            </w:r>
            <w:r w:rsidRPr="00E678E2">
              <w:rPr>
                <w:rStyle w:val="Hyperlink"/>
                <w:noProof/>
              </w:rPr>
              <w:t>Interviews as a research method</w:t>
            </w:r>
            <w:r>
              <w:rPr>
                <w:noProof/>
                <w:webHidden/>
              </w:rPr>
              <w:tab/>
            </w:r>
            <w:r>
              <w:rPr>
                <w:noProof/>
                <w:webHidden/>
              </w:rPr>
              <w:fldChar w:fldCharType="begin"/>
            </w:r>
            <w:r>
              <w:rPr>
                <w:noProof/>
                <w:webHidden/>
              </w:rPr>
              <w:instrText xml:space="preserve"> PAGEREF _Toc133404660 \h </w:instrText>
            </w:r>
            <w:r>
              <w:rPr>
                <w:noProof/>
                <w:webHidden/>
              </w:rPr>
            </w:r>
            <w:r>
              <w:rPr>
                <w:noProof/>
                <w:webHidden/>
              </w:rPr>
              <w:fldChar w:fldCharType="separate"/>
            </w:r>
            <w:r>
              <w:rPr>
                <w:noProof/>
                <w:webHidden/>
              </w:rPr>
              <w:t>16</w:t>
            </w:r>
            <w:r>
              <w:rPr>
                <w:noProof/>
                <w:webHidden/>
              </w:rPr>
              <w:fldChar w:fldCharType="end"/>
            </w:r>
          </w:hyperlink>
        </w:p>
        <w:p w14:paraId="28E78A82" w14:textId="525C6458"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1" w:history="1">
            <w:r w:rsidRPr="00E678E2">
              <w:rPr>
                <w:rStyle w:val="Hyperlink"/>
                <w:noProof/>
                <w:lang w:eastAsia="en-GB"/>
              </w:rPr>
              <w:t>6.2.2</w:t>
            </w:r>
            <w:r>
              <w:rPr>
                <w:rFonts w:eastAsiaTheme="minorEastAsia" w:cstheme="minorBidi"/>
                <w:noProof/>
                <w:sz w:val="24"/>
                <w:szCs w:val="24"/>
                <w:lang w:val="en-SE" w:eastAsia="en-GB"/>
              </w:rPr>
              <w:tab/>
            </w:r>
            <w:r w:rsidRPr="00E678E2">
              <w:rPr>
                <w:rStyle w:val="Hyperlink"/>
                <w:noProof/>
                <w:lang w:eastAsia="en-GB"/>
              </w:rPr>
              <w:t>Exploratory discussions</w:t>
            </w:r>
            <w:r>
              <w:rPr>
                <w:noProof/>
                <w:webHidden/>
              </w:rPr>
              <w:tab/>
            </w:r>
            <w:r>
              <w:rPr>
                <w:noProof/>
                <w:webHidden/>
              </w:rPr>
              <w:fldChar w:fldCharType="begin"/>
            </w:r>
            <w:r>
              <w:rPr>
                <w:noProof/>
                <w:webHidden/>
              </w:rPr>
              <w:instrText xml:space="preserve"> PAGEREF _Toc133404661 \h </w:instrText>
            </w:r>
            <w:r>
              <w:rPr>
                <w:noProof/>
                <w:webHidden/>
              </w:rPr>
            </w:r>
            <w:r>
              <w:rPr>
                <w:noProof/>
                <w:webHidden/>
              </w:rPr>
              <w:fldChar w:fldCharType="separate"/>
            </w:r>
            <w:r>
              <w:rPr>
                <w:noProof/>
                <w:webHidden/>
              </w:rPr>
              <w:t>16</w:t>
            </w:r>
            <w:r>
              <w:rPr>
                <w:noProof/>
                <w:webHidden/>
              </w:rPr>
              <w:fldChar w:fldCharType="end"/>
            </w:r>
          </w:hyperlink>
        </w:p>
        <w:p w14:paraId="55B96B9A" w14:textId="21DD91DC"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2" w:history="1">
            <w:r w:rsidRPr="00E678E2">
              <w:rPr>
                <w:rStyle w:val="Hyperlink"/>
                <w:noProof/>
              </w:rPr>
              <w:t>6.2.3</w:t>
            </w:r>
            <w:r>
              <w:rPr>
                <w:rFonts w:eastAsiaTheme="minorEastAsia" w:cstheme="minorBidi"/>
                <w:noProof/>
                <w:sz w:val="24"/>
                <w:szCs w:val="24"/>
                <w:lang w:val="en-SE" w:eastAsia="en-GB"/>
              </w:rPr>
              <w:tab/>
            </w:r>
            <w:r w:rsidRPr="00E678E2">
              <w:rPr>
                <w:rStyle w:val="Hyperlink"/>
                <w:noProof/>
              </w:rPr>
              <w:t>Drawbacks</w:t>
            </w:r>
            <w:r>
              <w:rPr>
                <w:noProof/>
                <w:webHidden/>
              </w:rPr>
              <w:tab/>
            </w:r>
            <w:r>
              <w:rPr>
                <w:noProof/>
                <w:webHidden/>
              </w:rPr>
              <w:fldChar w:fldCharType="begin"/>
            </w:r>
            <w:r>
              <w:rPr>
                <w:noProof/>
                <w:webHidden/>
              </w:rPr>
              <w:instrText xml:space="preserve"> PAGEREF _Toc133404662 \h </w:instrText>
            </w:r>
            <w:r>
              <w:rPr>
                <w:noProof/>
                <w:webHidden/>
              </w:rPr>
            </w:r>
            <w:r>
              <w:rPr>
                <w:noProof/>
                <w:webHidden/>
              </w:rPr>
              <w:fldChar w:fldCharType="separate"/>
            </w:r>
            <w:r>
              <w:rPr>
                <w:noProof/>
                <w:webHidden/>
              </w:rPr>
              <w:t>17</w:t>
            </w:r>
            <w:r>
              <w:rPr>
                <w:noProof/>
                <w:webHidden/>
              </w:rPr>
              <w:fldChar w:fldCharType="end"/>
            </w:r>
          </w:hyperlink>
        </w:p>
        <w:p w14:paraId="4561CCA2" w14:textId="6132DA2F"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3" w:history="1">
            <w:r w:rsidRPr="00E678E2">
              <w:rPr>
                <w:rStyle w:val="Hyperlink"/>
                <w:noProof/>
              </w:rPr>
              <w:t>6.2.4</w:t>
            </w:r>
            <w:r>
              <w:rPr>
                <w:rFonts w:eastAsiaTheme="minorEastAsia" w:cstheme="minorBidi"/>
                <w:noProof/>
                <w:sz w:val="24"/>
                <w:szCs w:val="24"/>
                <w:lang w:val="en-SE" w:eastAsia="en-GB"/>
              </w:rPr>
              <w:tab/>
            </w:r>
            <w:r w:rsidRPr="00E678E2">
              <w:rPr>
                <w:rStyle w:val="Hyperlink"/>
                <w:noProof/>
              </w:rPr>
              <w:t>Analysis process</w:t>
            </w:r>
            <w:r>
              <w:rPr>
                <w:noProof/>
                <w:webHidden/>
              </w:rPr>
              <w:tab/>
            </w:r>
            <w:r>
              <w:rPr>
                <w:noProof/>
                <w:webHidden/>
              </w:rPr>
              <w:fldChar w:fldCharType="begin"/>
            </w:r>
            <w:r>
              <w:rPr>
                <w:noProof/>
                <w:webHidden/>
              </w:rPr>
              <w:instrText xml:space="preserve"> PAGEREF _Toc133404663 \h </w:instrText>
            </w:r>
            <w:r>
              <w:rPr>
                <w:noProof/>
                <w:webHidden/>
              </w:rPr>
            </w:r>
            <w:r>
              <w:rPr>
                <w:noProof/>
                <w:webHidden/>
              </w:rPr>
              <w:fldChar w:fldCharType="separate"/>
            </w:r>
            <w:r>
              <w:rPr>
                <w:noProof/>
                <w:webHidden/>
              </w:rPr>
              <w:t>18</w:t>
            </w:r>
            <w:r>
              <w:rPr>
                <w:noProof/>
                <w:webHidden/>
              </w:rPr>
              <w:fldChar w:fldCharType="end"/>
            </w:r>
          </w:hyperlink>
        </w:p>
        <w:p w14:paraId="53F44CF3" w14:textId="5B2F5BBB"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4" w:history="1">
            <w:r w:rsidRPr="00E678E2">
              <w:rPr>
                <w:rStyle w:val="Hyperlink"/>
                <w:noProof/>
                <w:lang w:eastAsia="en-GB"/>
              </w:rPr>
              <w:t>6.2.5</w:t>
            </w:r>
            <w:r>
              <w:rPr>
                <w:rFonts w:eastAsiaTheme="minorEastAsia" w:cstheme="minorBidi"/>
                <w:noProof/>
                <w:sz w:val="24"/>
                <w:szCs w:val="24"/>
                <w:lang w:val="en-SE" w:eastAsia="en-GB"/>
              </w:rPr>
              <w:tab/>
            </w:r>
            <w:r w:rsidRPr="00E678E2">
              <w:rPr>
                <w:rStyle w:val="Hyperlink"/>
                <w:noProof/>
                <w:lang w:eastAsia="en-GB"/>
              </w:rPr>
              <w:t>Results from interviews</w:t>
            </w:r>
            <w:r>
              <w:rPr>
                <w:noProof/>
                <w:webHidden/>
              </w:rPr>
              <w:tab/>
            </w:r>
            <w:r>
              <w:rPr>
                <w:noProof/>
                <w:webHidden/>
              </w:rPr>
              <w:fldChar w:fldCharType="begin"/>
            </w:r>
            <w:r>
              <w:rPr>
                <w:noProof/>
                <w:webHidden/>
              </w:rPr>
              <w:instrText xml:space="preserve"> PAGEREF _Toc133404664 \h </w:instrText>
            </w:r>
            <w:r>
              <w:rPr>
                <w:noProof/>
                <w:webHidden/>
              </w:rPr>
            </w:r>
            <w:r>
              <w:rPr>
                <w:noProof/>
                <w:webHidden/>
              </w:rPr>
              <w:fldChar w:fldCharType="separate"/>
            </w:r>
            <w:r>
              <w:rPr>
                <w:noProof/>
                <w:webHidden/>
              </w:rPr>
              <w:t>19</w:t>
            </w:r>
            <w:r>
              <w:rPr>
                <w:noProof/>
                <w:webHidden/>
              </w:rPr>
              <w:fldChar w:fldCharType="end"/>
            </w:r>
          </w:hyperlink>
        </w:p>
        <w:p w14:paraId="5E38E7E8" w14:textId="295E4A5D"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65" w:history="1">
            <w:r w:rsidRPr="00E678E2">
              <w:rPr>
                <w:rStyle w:val="Hyperlink"/>
                <w:noProof/>
              </w:rPr>
              <w:t>6.3</w:t>
            </w:r>
            <w:r>
              <w:rPr>
                <w:rFonts w:eastAsiaTheme="minorEastAsia" w:cstheme="minorBidi"/>
                <w:b w:val="0"/>
                <w:bCs w:val="0"/>
                <w:noProof/>
                <w:sz w:val="24"/>
                <w:szCs w:val="24"/>
                <w:lang w:val="en-SE" w:eastAsia="en-GB"/>
              </w:rPr>
              <w:tab/>
            </w:r>
            <w:r w:rsidRPr="00E678E2">
              <w:rPr>
                <w:rStyle w:val="Hyperlink"/>
                <w:noProof/>
              </w:rPr>
              <w:t>Sketching &amp; Prototyping</w:t>
            </w:r>
            <w:r>
              <w:rPr>
                <w:noProof/>
                <w:webHidden/>
              </w:rPr>
              <w:tab/>
            </w:r>
            <w:r>
              <w:rPr>
                <w:noProof/>
                <w:webHidden/>
              </w:rPr>
              <w:fldChar w:fldCharType="begin"/>
            </w:r>
            <w:r>
              <w:rPr>
                <w:noProof/>
                <w:webHidden/>
              </w:rPr>
              <w:instrText xml:space="preserve"> PAGEREF _Toc133404665 \h </w:instrText>
            </w:r>
            <w:r>
              <w:rPr>
                <w:noProof/>
                <w:webHidden/>
              </w:rPr>
            </w:r>
            <w:r>
              <w:rPr>
                <w:noProof/>
                <w:webHidden/>
              </w:rPr>
              <w:fldChar w:fldCharType="separate"/>
            </w:r>
            <w:r>
              <w:rPr>
                <w:noProof/>
                <w:webHidden/>
              </w:rPr>
              <w:t>23</w:t>
            </w:r>
            <w:r>
              <w:rPr>
                <w:noProof/>
                <w:webHidden/>
              </w:rPr>
              <w:fldChar w:fldCharType="end"/>
            </w:r>
          </w:hyperlink>
        </w:p>
        <w:p w14:paraId="4825A31F" w14:textId="1AD1A2AE"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6" w:history="1">
            <w:r w:rsidRPr="00E678E2">
              <w:rPr>
                <w:rStyle w:val="Hyperlink"/>
                <w:noProof/>
              </w:rPr>
              <w:t>6.3.1</w:t>
            </w:r>
            <w:r>
              <w:rPr>
                <w:rFonts w:eastAsiaTheme="minorEastAsia" w:cstheme="minorBidi"/>
                <w:noProof/>
                <w:sz w:val="24"/>
                <w:szCs w:val="24"/>
                <w:lang w:val="en-SE" w:eastAsia="en-GB"/>
              </w:rPr>
              <w:tab/>
            </w:r>
            <w:r w:rsidRPr="00E678E2">
              <w:rPr>
                <w:rStyle w:val="Hyperlink"/>
                <w:noProof/>
              </w:rPr>
              <w:t>Prototyping methodology</w:t>
            </w:r>
            <w:r>
              <w:rPr>
                <w:noProof/>
                <w:webHidden/>
              </w:rPr>
              <w:tab/>
            </w:r>
            <w:r>
              <w:rPr>
                <w:noProof/>
                <w:webHidden/>
              </w:rPr>
              <w:fldChar w:fldCharType="begin"/>
            </w:r>
            <w:r>
              <w:rPr>
                <w:noProof/>
                <w:webHidden/>
              </w:rPr>
              <w:instrText xml:space="preserve"> PAGEREF _Toc133404666 \h </w:instrText>
            </w:r>
            <w:r>
              <w:rPr>
                <w:noProof/>
                <w:webHidden/>
              </w:rPr>
            </w:r>
            <w:r>
              <w:rPr>
                <w:noProof/>
                <w:webHidden/>
              </w:rPr>
              <w:fldChar w:fldCharType="separate"/>
            </w:r>
            <w:r>
              <w:rPr>
                <w:noProof/>
                <w:webHidden/>
              </w:rPr>
              <w:t>23</w:t>
            </w:r>
            <w:r>
              <w:rPr>
                <w:noProof/>
                <w:webHidden/>
              </w:rPr>
              <w:fldChar w:fldCharType="end"/>
            </w:r>
          </w:hyperlink>
        </w:p>
        <w:p w14:paraId="66EFAF0E" w14:textId="1283AA99"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7" w:history="1">
            <w:r w:rsidRPr="00E678E2">
              <w:rPr>
                <w:rStyle w:val="Hyperlink"/>
                <w:noProof/>
              </w:rPr>
              <w:t>6.3.2</w:t>
            </w:r>
            <w:r>
              <w:rPr>
                <w:rFonts w:eastAsiaTheme="minorEastAsia" w:cstheme="minorBidi"/>
                <w:noProof/>
                <w:sz w:val="24"/>
                <w:szCs w:val="24"/>
                <w:lang w:val="en-SE" w:eastAsia="en-GB"/>
              </w:rPr>
              <w:tab/>
            </w:r>
            <w:r w:rsidRPr="00E678E2">
              <w:rPr>
                <w:rStyle w:val="Hyperlink"/>
                <w:noProof/>
              </w:rPr>
              <w:t>Three-point approach</w:t>
            </w:r>
            <w:r>
              <w:rPr>
                <w:noProof/>
                <w:webHidden/>
              </w:rPr>
              <w:tab/>
            </w:r>
            <w:r>
              <w:rPr>
                <w:noProof/>
                <w:webHidden/>
              </w:rPr>
              <w:fldChar w:fldCharType="begin"/>
            </w:r>
            <w:r>
              <w:rPr>
                <w:noProof/>
                <w:webHidden/>
              </w:rPr>
              <w:instrText xml:space="preserve"> PAGEREF _Toc133404667 \h </w:instrText>
            </w:r>
            <w:r>
              <w:rPr>
                <w:noProof/>
                <w:webHidden/>
              </w:rPr>
            </w:r>
            <w:r>
              <w:rPr>
                <w:noProof/>
                <w:webHidden/>
              </w:rPr>
              <w:fldChar w:fldCharType="separate"/>
            </w:r>
            <w:r>
              <w:rPr>
                <w:noProof/>
                <w:webHidden/>
              </w:rPr>
              <w:t>24</w:t>
            </w:r>
            <w:r>
              <w:rPr>
                <w:noProof/>
                <w:webHidden/>
              </w:rPr>
              <w:fldChar w:fldCharType="end"/>
            </w:r>
          </w:hyperlink>
        </w:p>
        <w:p w14:paraId="141BA147" w14:textId="60977497"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68" w:history="1">
            <w:r w:rsidRPr="00E678E2">
              <w:rPr>
                <w:rStyle w:val="Hyperlink"/>
                <w:noProof/>
                <w:lang w:val="en-US"/>
              </w:rPr>
              <w:t>6.4</w:t>
            </w:r>
            <w:r>
              <w:rPr>
                <w:rFonts w:eastAsiaTheme="minorEastAsia" w:cstheme="minorBidi"/>
                <w:b w:val="0"/>
                <w:bCs w:val="0"/>
                <w:noProof/>
                <w:sz w:val="24"/>
                <w:szCs w:val="24"/>
                <w:lang w:val="en-SE" w:eastAsia="en-GB"/>
              </w:rPr>
              <w:tab/>
            </w:r>
            <w:r w:rsidRPr="00E678E2">
              <w:rPr>
                <w:rStyle w:val="Hyperlink"/>
                <w:noProof/>
                <w:lang w:val="en-US"/>
              </w:rPr>
              <w:t>User testing</w:t>
            </w:r>
            <w:r>
              <w:rPr>
                <w:noProof/>
                <w:webHidden/>
              </w:rPr>
              <w:tab/>
            </w:r>
            <w:r>
              <w:rPr>
                <w:noProof/>
                <w:webHidden/>
              </w:rPr>
              <w:fldChar w:fldCharType="begin"/>
            </w:r>
            <w:r>
              <w:rPr>
                <w:noProof/>
                <w:webHidden/>
              </w:rPr>
              <w:instrText xml:space="preserve"> PAGEREF _Toc133404668 \h </w:instrText>
            </w:r>
            <w:r>
              <w:rPr>
                <w:noProof/>
                <w:webHidden/>
              </w:rPr>
            </w:r>
            <w:r>
              <w:rPr>
                <w:noProof/>
                <w:webHidden/>
              </w:rPr>
              <w:fldChar w:fldCharType="separate"/>
            </w:r>
            <w:r>
              <w:rPr>
                <w:noProof/>
                <w:webHidden/>
              </w:rPr>
              <w:t>28</w:t>
            </w:r>
            <w:r>
              <w:rPr>
                <w:noProof/>
                <w:webHidden/>
              </w:rPr>
              <w:fldChar w:fldCharType="end"/>
            </w:r>
          </w:hyperlink>
        </w:p>
        <w:p w14:paraId="0306D792" w14:textId="0E8CB94A"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9" w:history="1">
            <w:r w:rsidRPr="00E678E2">
              <w:rPr>
                <w:rStyle w:val="Hyperlink"/>
                <w:noProof/>
                <w:lang w:val="en-US"/>
              </w:rPr>
              <w:t>6.4.1</w:t>
            </w:r>
            <w:r>
              <w:rPr>
                <w:rFonts w:eastAsiaTheme="minorEastAsia" w:cstheme="minorBidi"/>
                <w:noProof/>
                <w:sz w:val="24"/>
                <w:szCs w:val="24"/>
                <w:lang w:val="en-SE" w:eastAsia="en-GB"/>
              </w:rPr>
              <w:tab/>
            </w:r>
            <w:r w:rsidRPr="00E678E2">
              <w:rPr>
                <w:rStyle w:val="Hyperlink"/>
                <w:noProof/>
                <w:lang w:val="en-US"/>
              </w:rPr>
              <w:t>Paper about user testing?</w:t>
            </w:r>
            <w:r>
              <w:rPr>
                <w:noProof/>
                <w:webHidden/>
              </w:rPr>
              <w:tab/>
            </w:r>
            <w:r>
              <w:rPr>
                <w:noProof/>
                <w:webHidden/>
              </w:rPr>
              <w:fldChar w:fldCharType="begin"/>
            </w:r>
            <w:r>
              <w:rPr>
                <w:noProof/>
                <w:webHidden/>
              </w:rPr>
              <w:instrText xml:space="preserve"> PAGEREF _Toc133404669 \h </w:instrText>
            </w:r>
            <w:r>
              <w:rPr>
                <w:noProof/>
                <w:webHidden/>
              </w:rPr>
            </w:r>
            <w:r>
              <w:rPr>
                <w:noProof/>
                <w:webHidden/>
              </w:rPr>
              <w:fldChar w:fldCharType="separate"/>
            </w:r>
            <w:r>
              <w:rPr>
                <w:noProof/>
                <w:webHidden/>
              </w:rPr>
              <w:t>28</w:t>
            </w:r>
            <w:r>
              <w:rPr>
                <w:noProof/>
                <w:webHidden/>
              </w:rPr>
              <w:fldChar w:fldCharType="end"/>
            </w:r>
          </w:hyperlink>
        </w:p>
        <w:p w14:paraId="3888A70C" w14:textId="01B8220B"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70" w:history="1">
            <w:r w:rsidRPr="00E678E2">
              <w:rPr>
                <w:rStyle w:val="Hyperlink"/>
                <w:noProof/>
              </w:rPr>
              <w:t>6.4.2</w:t>
            </w:r>
            <w:r>
              <w:rPr>
                <w:rFonts w:eastAsiaTheme="minorEastAsia" w:cstheme="minorBidi"/>
                <w:noProof/>
                <w:sz w:val="24"/>
                <w:szCs w:val="24"/>
                <w:lang w:val="en-SE" w:eastAsia="en-GB"/>
              </w:rPr>
              <w:tab/>
            </w:r>
            <w:r w:rsidRPr="00E678E2">
              <w:rPr>
                <w:rStyle w:val="Hyperlink"/>
                <w:noProof/>
              </w:rPr>
              <w:t>Planning and user test process</w:t>
            </w:r>
            <w:r>
              <w:rPr>
                <w:noProof/>
                <w:webHidden/>
              </w:rPr>
              <w:tab/>
            </w:r>
            <w:r>
              <w:rPr>
                <w:noProof/>
                <w:webHidden/>
              </w:rPr>
              <w:fldChar w:fldCharType="begin"/>
            </w:r>
            <w:r>
              <w:rPr>
                <w:noProof/>
                <w:webHidden/>
              </w:rPr>
              <w:instrText xml:space="preserve"> PAGEREF _Toc133404670 \h </w:instrText>
            </w:r>
            <w:r>
              <w:rPr>
                <w:noProof/>
                <w:webHidden/>
              </w:rPr>
            </w:r>
            <w:r>
              <w:rPr>
                <w:noProof/>
                <w:webHidden/>
              </w:rPr>
              <w:fldChar w:fldCharType="separate"/>
            </w:r>
            <w:r>
              <w:rPr>
                <w:noProof/>
                <w:webHidden/>
              </w:rPr>
              <w:t>28</w:t>
            </w:r>
            <w:r>
              <w:rPr>
                <w:noProof/>
                <w:webHidden/>
              </w:rPr>
              <w:fldChar w:fldCharType="end"/>
            </w:r>
          </w:hyperlink>
        </w:p>
        <w:p w14:paraId="6D7D5B3D" w14:textId="4F112786"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71" w:history="1">
            <w:r w:rsidRPr="00E678E2">
              <w:rPr>
                <w:rStyle w:val="Hyperlink"/>
                <w:noProof/>
              </w:rPr>
              <w:t>6.4.3</w:t>
            </w:r>
            <w:r>
              <w:rPr>
                <w:rFonts w:eastAsiaTheme="minorEastAsia" w:cstheme="minorBidi"/>
                <w:noProof/>
                <w:sz w:val="24"/>
                <w:szCs w:val="24"/>
                <w:lang w:val="en-SE" w:eastAsia="en-GB"/>
              </w:rPr>
              <w:tab/>
            </w:r>
            <w:r w:rsidRPr="00E678E2">
              <w:rPr>
                <w:rStyle w:val="Hyperlink"/>
                <w:noProof/>
              </w:rPr>
              <w:t>Iterating on the design</w:t>
            </w:r>
            <w:r>
              <w:rPr>
                <w:noProof/>
                <w:webHidden/>
              </w:rPr>
              <w:tab/>
            </w:r>
            <w:r>
              <w:rPr>
                <w:noProof/>
                <w:webHidden/>
              </w:rPr>
              <w:fldChar w:fldCharType="begin"/>
            </w:r>
            <w:r>
              <w:rPr>
                <w:noProof/>
                <w:webHidden/>
              </w:rPr>
              <w:instrText xml:space="preserve"> PAGEREF _Toc133404671 \h </w:instrText>
            </w:r>
            <w:r>
              <w:rPr>
                <w:noProof/>
                <w:webHidden/>
              </w:rPr>
            </w:r>
            <w:r>
              <w:rPr>
                <w:noProof/>
                <w:webHidden/>
              </w:rPr>
              <w:fldChar w:fldCharType="separate"/>
            </w:r>
            <w:r>
              <w:rPr>
                <w:noProof/>
                <w:webHidden/>
              </w:rPr>
              <w:t>30</w:t>
            </w:r>
            <w:r>
              <w:rPr>
                <w:noProof/>
                <w:webHidden/>
              </w:rPr>
              <w:fldChar w:fldCharType="end"/>
            </w:r>
          </w:hyperlink>
        </w:p>
        <w:p w14:paraId="7D2228DE" w14:textId="3D49F4B1"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72" w:history="1">
            <w:r w:rsidRPr="00E678E2">
              <w:rPr>
                <w:rStyle w:val="Hyperlink"/>
                <w:noProof/>
              </w:rPr>
              <w:t>7</w:t>
            </w:r>
            <w:r>
              <w:rPr>
                <w:rFonts w:eastAsiaTheme="minorEastAsia" w:cstheme="minorBidi"/>
                <w:b w:val="0"/>
                <w:bCs w:val="0"/>
                <w:i w:val="0"/>
                <w:iCs w:val="0"/>
                <w:noProof/>
                <w:lang w:val="en-SE" w:eastAsia="en-GB"/>
              </w:rPr>
              <w:tab/>
            </w:r>
            <w:r w:rsidRPr="00E678E2">
              <w:rPr>
                <w:rStyle w:val="Hyperlink"/>
                <w:noProof/>
              </w:rPr>
              <w:t>Discu</w:t>
            </w:r>
            <w:r w:rsidRPr="00E678E2">
              <w:rPr>
                <w:rStyle w:val="Hyperlink"/>
                <w:noProof/>
              </w:rPr>
              <w:t>s</w:t>
            </w:r>
            <w:r w:rsidRPr="00E678E2">
              <w:rPr>
                <w:rStyle w:val="Hyperlink"/>
                <w:noProof/>
              </w:rPr>
              <w:t>sion</w:t>
            </w:r>
            <w:r>
              <w:rPr>
                <w:noProof/>
                <w:webHidden/>
              </w:rPr>
              <w:tab/>
            </w:r>
            <w:r>
              <w:rPr>
                <w:noProof/>
                <w:webHidden/>
              </w:rPr>
              <w:fldChar w:fldCharType="begin"/>
            </w:r>
            <w:r>
              <w:rPr>
                <w:noProof/>
                <w:webHidden/>
              </w:rPr>
              <w:instrText xml:space="preserve"> PAGEREF _Toc133404672 \h </w:instrText>
            </w:r>
            <w:r>
              <w:rPr>
                <w:noProof/>
                <w:webHidden/>
              </w:rPr>
            </w:r>
            <w:r>
              <w:rPr>
                <w:noProof/>
                <w:webHidden/>
              </w:rPr>
              <w:fldChar w:fldCharType="separate"/>
            </w:r>
            <w:r>
              <w:rPr>
                <w:noProof/>
                <w:webHidden/>
              </w:rPr>
              <w:t>33</w:t>
            </w:r>
            <w:r>
              <w:rPr>
                <w:noProof/>
                <w:webHidden/>
              </w:rPr>
              <w:fldChar w:fldCharType="end"/>
            </w:r>
          </w:hyperlink>
        </w:p>
        <w:p w14:paraId="2286DAA4" w14:textId="34632709"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73" w:history="1">
            <w:r w:rsidRPr="00E678E2">
              <w:rPr>
                <w:rStyle w:val="Hyperlink"/>
                <w:noProof/>
              </w:rPr>
              <w:t>8</w:t>
            </w:r>
            <w:r>
              <w:rPr>
                <w:rFonts w:eastAsiaTheme="minorEastAsia" w:cstheme="minorBidi"/>
                <w:b w:val="0"/>
                <w:bCs w:val="0"/>
                <w:i w:val="0"/>
                <w:iCs w:val="0"/>
                <w:noProof/>
                <w:lang w:val="en-SE" w:eastAsia="en-GB"/>
              </w:rPr>
              <w:tab/>
            </w:r>
            <w:r w:rsidRPr="00E678E2">
              <w:rPr>
                <w:rStyle w:val="Hyperlink"/>
                <w:noProof/>
              </w:rPr>
              <w:t>Conclusion</w:t>
            </w:r>
            <w:r>
              <w:rPr>
                <w:noProof/>
                <w:webHidden/>
              </w:rPr>
              <w:tab/>
            </w:r>
            <w:r>
              <w:rPr>
                <w:noProof/>
                <w:webHidden/>
              </w:rPr>
              <w:fldChar w:fldCharType="begin"/>
            </w:r>
            <w:r>
              <w:rPr>
                <w:noProof/>
                <w:webHidden/>
              </w:rPr>
              <w:instrText xml:space="preserve"> PAGEREF _Toc133404673 \h </w:instrText>
            </w:r>
            <w:r>
              <w:rPr>
                <w:noProof/>
                <w:webHidden/>
              </w:rPr>
            </w:r>
            <w:r>
              <w:rPr>
                <w:noProof/>
                <w:webHidden/>
              </w:rPr>
              <w:fldChar w:fldCharType="separate"/>
            </w:r>
            <w:r>
              <w:rPr>
                <w:noProof/>
                <w:webHidden/>
              </w:rPr>
              <w:t>35</w:t>
            </w:r>
            <w:r>
              <w:rPr>
                <w:noProof/>
                <w:webHidden/>
              </w:rPr>
              <w:fldChar w:fldCharType="end"/>
            </w:r>
          </w:hyperlink>
        </w:p>
        <w:p w14:paraId="2A7E8126" w14:textId="12863557"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74" w:history="1">
            <w:r w:rsidRPr="00E678E2">
              <w:rPr>
                <w:rStyle w:val="Hyperlink"/>
                <w:noProof/>
              </w:rPr>
              <w:t>9</w:t>
            </w:r>
            <w:r>
              <w:rPr>
                <w:rFonts w:eastAsiaTheme="minorEastAsia" w:cstheme="minorBidi"/>
                <w:b w:val="0"/>
                <w:bCs w:val="0"/>
                <w:i w:val="0"/>
                <w:iCs w:val="0"/>
                <w:noProof/>
                <w:lang w:val="en-SE" w:eastAsia="en-GB"/>
              </w:rPr>
              <w:tab/>
            </w:r>
            <w:r w:rsidRPr="00E678E2">
              <w:rPr>
                <w:rStyle w:val="Hyperlink"/>
                <w:noProof/>
              </w:rPr>
              <w:t>References</w:t>
            </w:r>
            <w:r>
              <w:rPr>
                <w:noProof/>
                <w:webHidden/>
              </w:rPr>
              <w:tab/>
            </w:r>
            <w:r>
              <w:rPr>
                <w:noProof/>
                <w:webHidden/>
              </w:rPr>
              <w:fldChar w:fldCharType="begin"/>
            </w:r>
            <w:r>
              <w:rPr>
                <w:noProof/>
                <w:webHidden/>
              </w:rPr>
              <w:instrText xml:space="preserve"> PAGEREF _Toc133404674 \h </w:instrText>
            </w:r>
            <w:r>
              <w:rPr>
                <w:noProof/>
                <w:webHidden/>
              </w:rPr>
            </w:r>
            <w:r>
              <w:rPr>
                <w:noProof/>
                <w:webHidden/>
              </w:rPr>
              <w:fldChar w:fldCharType="separate"/>
            </w:r>
            <w:r>
              <w:rPr>
                <w:noProof/>
                <w:webHidden/>
              </w:rPr>
              <w:t>35</w:t>
            </w:r>
            <w:r>
              <w:rPr>
                <w:noProof/>
                <w:webHidden/>
              </w:rPr>
              <w:fldChar w:fldCharType="end"/>
            </w:r>
          </w:hyperlink>
        </w:p>
        <w:p w14:paraId="01E5913F" w14:textId="522D51CA"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3404628"/>
      <w:r w:rsidRPr="00151665">
        <w:rPr>
          <w:lang w:val="en-GB"/>
        </w:rPr>
        <w:lastRenderedPageBreak/>
        <w:t>Introduction</w:t>
      </w:r>
      <w:bookmarkEnd w:id="3"/>
    </w:p>
    <w:p w14:paraId="38B07774" w14:textId="18D67B67" w:rsidR="00D8734F" w:rsidRDefault="00D06B79" w:rsidP="00D8734F">
      <w:pPr>
        <w:pStyle w:val="Heading2"/>
        <w:rPr>
          <w:lang w:val="en-GB"/>
        </w:rPr>
      </w:pPr>
      <w:bookmarkStart w:id="4" w:name="_Toc133404629"/>
      <w:r w:rsidRPr="00151665">
        <w:rPr>
          <w:lang w:val="en-GB"/>
        </w:rPr>
        <w:t>Context</w:t>
      </w:r>
      <w:bookmarkEnd w:id="4"/>
    </w:p>
    <w:p w14:paraId="06D1A389" w14:textId="2F6953E8" w:rsidR="007101E7" w:rsidRDefault="007101E7" w:rsidP="007101E7">
      <w:pPr>
        <w:pStyle w:val="ListParagraph"/>
        <w:numPr>
          <w:ilvl w:val="0"/>
          <w:numId w:val="27"/>
        </w:numPr>
      </w:pPr>
      <w:r>
        <w:t xml:space="preserve">General overview on the field of visualisation and the </w:t>
      </w:r>
      <w:proofErr w:type="spellStart"/>
      <w:r>
        <w:t>nhow</w:t>
      </w:r>
      <w:proofErr w:type="spellEnd"/>
      <w:r>
        <w:t xml:space="preserve">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5" w:name="_Toc133404630"/>
      <w:r w:rsidRPr="00151665">
        <w:rPr>
          <w:lang w:val="en-GB"/>
        </w:rPr>
        <w:t>Aim</w:t>
      </w:r>
      <w:bookmarkEnd w:id="5"/>
    </w:p>
    <w:p w14:paraId="48A39A7F" w14:textId="6A77C0CF" w:rsidR="00F8205E" w:rsidRPr="00151665" w:rsidRDefault="00F8205E" w:rsidP="00F8205E">
      <w:commentRangeStart w:id="6"/>
      <w:r w:rsidRPr="00F8205E">
        <w:t xml:space="preserve">This </w:t>
      </w:r>
      <w:commentRangeEnd w:id="6"/>
      <w:r>
        <w:rPr>
          <w:rStyle w:val="CommentReference"/>
        </w:rPr>
        <w:commentReference w:id="6"/>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7" w:name="_Toc133404631"/>
      <w:r w:rsidRPr="00151665">
        <w:rPr>
          <w:lang w:val="en-GB"/>
        </w:rPr>
        <w:t>Delimitations</w:t>
      </w:r>
      <w:bookmarkEnd w:id="7"/>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8" w:name="_Toc133404632"/>
      <w:r w:rsidRPr="00151665">
        <w:rPr>
          <w:lang w:val="en-GB"/>
        </w:rPr>
        <w:t>Structure of the thesis</w:t>
      </w:r>
      <w:bookmarkEnd w:id="8"/>
    </w:p>
    <w:p w14:paraId="2A6DC19A" w14:textId="072FB38F" w:rsidR="00D06B79" w:rsidRPr="00151665" w:rsidRDefault="00D06B79" w:rsidP="00D8734F">
      <w:pPr>
        <w:pStyle w:val="Heading2"/>
        <w:rPr>
          <w:lang w:val="en-GB"/>
        </w:rPr>
      </w:pPr>
      <w:bookmarkStart w:id="9" w:name="_Toc133404633"/>
      <w:r w:rsidRPr="00151665">
        <w:rPr>
          <w:lang w:val="en-GB"/>
        </w:rPr>
        <w:t>Problem statement</w:t>
      </w:r>
      <w:bookmarkEnd w:id="9"/>
    </w:p>
    <w:p w14:paraId="1785A2BC" w14:textId="4126284A" w:rsidR="00BA7690" w:rsidRDefault="00BA7690" w:rsidP="00BA7690">
      <w:pPr>
        <w:pStyle w:val="Heading3"/>
      </w:pPr>
      <w:bookmarkStart w:id="10" w:name="_Toc133404634"/>
      <w:r w:rsidRPr="00151665">
        <w:t>Developing the research question through the process</w:t>
      </w:r>
      <w:bookmarkEnd w:id="10"/>
    </w:p>
    <w:p w14:paraId="27B7CDFB" w14:textId="17D9C74E" w:rsidR="001145F4" w:rsidRPr="00151665" w:rsidRDefault="001145F4" w:rsidP="001145F4">
      <w:pPr>
        <w:pStyle w:val="Heading2"/>
      </w:pPr>
      <w:bookmarkStart w:id="11" w:name="_Toc133404635"/>
      <w:proofErr w:type="spellStart"/>
      <w:r>
        <w:t>Related</w:t>
      </w:r>
      <w:proofErr w:type="spellEnd"/>
      <w:r>
        <w:t xml:space="preserve"> </w:t>
      </w:r>
      <w:proofErr w:type="spellStart"/>
      <w:r>
        <w:t>works</w:t>
      </w:r>
      <w:bookmarkEnd w:id="11"/>
      <w:proofErr w:type="spellEnd"/>
    </w:p>
    <w:p w14:paraId="6F79B579" w14:textId="0707A11B" w:rsidR="00D06B79" w:rsidRPr="00151665" w:rsidRDefault="00D06B79" w:rsidP="00D06B79">
      <w:pPr>
        <w:pStyle w:val="Heading1"/>
        <w:rPr>
          <w:lang w:val="en-GB"/>
        </w:rPr>
      </w:pPr>
      <w:bookmarkStart w:id="12" w:name="_Toc133404636"/>
      <w:r w:rsidRPr="00151665">
        <w:rPr>
          <w:lang w:val="en-GB"/>
        </w:rPr>
        <w:t>Theory</w:t>
      </w:r>
      <w:bookmarkEnd w:id="12"/>
    </w:p>
    <w:p w14:paraId="559F5FD5" w14:textId="3EDDAFDA" w:rsidR="007F131B" w:rsidRPr="00151665" w:rsidRDefault="007F131B" w:rsidP="007F131B">
      <w:pPr>
        <w:pStyle w:val="Heading2"/>
        <w:rPr>
          <w:lang w:val="en-GB"/>
        </w:rPr>
      </w:pPr>
      <w:bookmarkStart w:id="13" w:name="_Toc133404637"/>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3"/>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w:t>
      </w:r>
      <w:r w:rsidRPr="00151665">
        <w:lastRenderedPageBreak/>
        <w:t xml:space="preserve">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4"/>
      <w:r w:rsidRPr="00151665">
        <w:t xml:space="preserve">. </w:t>
      </w:r>
      <w:r w:rsidRPr="00151665">
        <w:rPr>
          <w:b/>
          <w:bCs/>
        </w:rPr>
        <w:t>I guess here I could go into a bit further detail, maybe</w:t>
      </w:r>
      <w:commentRangeEnd w:id="14"/>
      <w:r w:rsidRPr="00151665">
        <w:rPr>
          <w:rStyle w:val="CommentReference"/>
        </w:rPr>
        <w:commentReference w:id="14"/>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w:t>
      </w:r>
      <w:r w:rsidRPr="00151665">
        <w:lastRenderedPageBreak/>
        <w:t>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t xml:space="preserve">“Interaction for visualisation is the interplay between a person and a data interface involving a data-related </w:t>
      </w:r>
      <w:r w:rsidRPr="00151665">
        <w:lastRenderedPageBreak/>
        <w:t>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5" w:name="_Toc133404638"/>
      <w:r w:rsidRPr="00151665">
        <w:t>Interplay</w:t>
      </w:r>
      <w:bookmarkEnd w:id="15"/>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6" w:name="_Toc133404639"/>
      <w:r w:rsidRPr="00151665">
        <w:t>Person</w:t>
      </w:r>
      <w:bookmarkEnd w:id="16"/>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7" w:name="_Toc133404640"/>
      <w:r w:rsidRPr="00151665">
        <w:t>Data Interface</w:t>
      </w:r>
      <w:bookmarkEnd w:id="17"/>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8" w:name="_Toc133404641"/>
      <w:r w:rsidRPr="00151665">
        <w:t xml:space="preserve">Action, action-reaction, and reaction perceived as </w:t>
      </w:r>
      <w:proofErr w:type="gramStart"/>
      <w:r w:rsidRPr="00151665">
        <w:t>such</w:t>
      </w:r>
      <w:bookmarkEnd w:id="18"/>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19" w:name="_Toc133404642"/>
      <w:r w:rsidRPr="00151665">
        <w:t>Data-related intent</w:t>
      </w:r>
      <w:bookmarkEnd w:id="19"/>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0" w:name="_Toc133404643"/>
      <w:r w:rsidRPr="00151665">
        <w:rPr>
          <w:lang w:val="en-GB"/>
        </w:rPr>
        <w:t>Big Data Visualisation and Analytics: Future Research Challenges and Emerging Applications (Andrienko et al., 2020)</w:t>
      </w:r>
      <w:bookmarkEnd w:id="20"/>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1"/>
      <w:r w:rsidRPr="00151665">
        <w:rPr>
          <w:b/>
          <w:bCs/>
        </w:rPr>
        <w:t>The selection of researchers is limited to those who pose questions applicable to Interaction Design</w:t>
      </w:r>
      <w:commentRangeEnd w:id="21"/>
      <w:r w:rsidRPr="00151665">
        <w:rPr>
          <w:rStyle w:val="CommentReference"/>
        </w:rPr>
        <w:commentReference w:id="21"/>
      </w:r>
    </w:p>
    <w:p w14:paraId="3061DD9A" w14:textId="77777777" w:rsidR="007F131B" w:rsidRPr="00151665" w:rsidRDefault="007F131B" w:rsidP="007F131B">
      <w:pPr>
        <w:pStyle w:val="Heading3"/>
      </w:pPr>
      <w:bookmarkStart w:id="22" w:name="_Toc133404644"/>
      <w:r w:rsidRPr="00151665">
        <w:t>Gennady &amp; Andrienko. N</w:t>
      </w:r>
      <w:bookmarkEnd w:id="22"/>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3" w:name="_Toc133404645"/>
      <w:r w:rsidRPr="00151665">
        <w:t>Fekete. J-D</w:t>
      </w:r>
      <w:bookmarkEnd w:id="23"/>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4" w:name="_Toc133404646"/>
      <w:r w:rsidRPr="00151665">
        <w:t>Fisher. D</w:t>
      </w:r>
      <w:bookmarkEnd w:id="24"/>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5" w:name="_Toc133404647"/>
      <w:r w:rsidRPr="00151665">
        <w:t>Kraska. T</w:t>
      </w:r>
      <w:bookmarkEnd w:id="25"/>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w:t>
      </w:r>
      <w:proofErr w:type="spellStart"/>
      <w:r w:rsidRPr="00151665">
        <w:t>IxD</w:t>
      </w:r>
      <w:proofErr w:type="spellEnd"/>
      <w:r w:rsidRPr="00151665">
        <w:t>:</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6" w:name="_Toc133404648"/>
      <w:r w:rsidRPr="00151665">
        <w:t>Oulasvirta. A</w:t>
      </w:r>
      <w:bookmarkEnd w:id="26"/>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lastRenderedPageBreak/>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7" w:name="_Toc133404649"/>
      <w:r w:rsidRPr="00151665">
        <w:rPr>
          <w:lang w:val="en-GB"/>
        </w:rPr>
        <w:t>Voyagers and Voyeurs: Supporting Asynchronous Collaborative Information Visualization</w:t>
      </w:r>
      <w:bookmarkEnd w:id="27"/>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8" w:name="_Toc133404650"/>
      <w:commentRangeStart w:id="29"/>
      <w:r w:rsidRPr="00151665">
        <w:rPr>
          <w:lang w:val="en-GB"/>
        </w:rPr>
        <w:t xml:space="preserve">Constructive </w:t>
      </w:r>
      <w:commentRangeEnd w:id="29"/>
      <w:r w:rsidR="00430D86" w:rsidRPr="00151665">
        <w:rPr>
          <w:rStyle w:val="CommentReference"/>
          <w:rFonts w:ascii="Georgia" w:hAnsi="Georgia"/>
          <w:lang w:val="en-GB"/>
        </w:rPr>
        <w:commentReference w:id="29"/>
      </w:r>
      <w:r w:rsidRPr="00151665">
        <w:rPr>
          <w:lang w:val="en-GB"/>
        </w:rPr>
        <w:t>Visualisation</w:t>
      </w:r>
      <w:bookmarkEnd w:id="28"/>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0" w:name="_Toc133404651"/>
      <w:r w:rsidRPr="00151665">
        <w:t>Design challenges</w:t>
      </w:r>
      <w:bookmarkEnd w:id="30"/>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w:t>
      </w:r>
      <w:proofErr w:type="spellStart"/>
      <w:r w:rsidR="00DC062B" w:rsidRPr="00151665">
        <w:t>Bertin</w:t>
      </w:r>
      <w:proofErr w:type="spellEnd"/>
      <w:r w:rsidR="00DC062B" w:rsidRPr="00151665">
        <w:t xml:space="preserve"> &amp; </w:t>
      </w:r>
      <w:proofErr w:type="spellStart"/>
      <w:r w:rsidR="00DC062B" w:rsidRPr="00151665">
        <w:t>Barbut</w:t>
      </w:r>
      <w:proofErr w:type="spellEnd"/>
      <w:r w:rsidR="00DC062B" w:rsidRPr="00151665">
        <w: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1" w:name="_Toc133404652"/>
      <w:r w:rsidRPr="00151665">
        <w:lastRenderedPageBreak/>
        <w:t>Components and processes of constructive visualisation</w:t>
      </w:r>
      <w:bookmarkEnd w:id="31"/>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r w:rsidRPr="00151665">
        <w:rPr>
          <w:b/>
          <w:bCs/>
        </w:rPr>
        <w:t>Environment</w:t>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77777777" w:rsidR="000C206D" w:rsidRPr="00151665" w:rsidRDefault="000C206D" w:rsidP="000C206D">
      <w:pPr>
        <w:rPr>
          <w:b/>
          <w:bCs/>
        </w:rPr>
      </w:pPr>
      <w:r w:rsidRPr="00151665">
        <w:rPr>
          <w:b/>
          <w:bCs/>
        </w:rPr>
        <w:t>Mapping data to “tokens</w:t>
      </w:r>
      <w:proofErr w:type="gramStart"/>
      <w:r w:rsidRPr="00151665">
        <w:rPr>
          <w:b/>
          <w:bCs/>
        </w:rPr>
        <w:t>”,  and</w:t>
      </w:r>
      <w:proofErr w:type="gramEnd"/>
      <w:r w:rsidRPr="00151665">
        <w:rPr>
          <w:b/>
          <w:bCs/>
        </w:rPr>
        <w:t xml:space="preserve">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26F98457" w:rsidR="00BA7690" w:rsidRPr="00151665" w:rsidRDefault="00BA7690" w:rsidP="00BB6E71">
      <w:pPr>
        <w:pStyle w:val="Heading2"/>
        <w:rPr>
          <w:lang w:val="en-GB"/>
        </w:rPr>
      </w:pPr>
      <w:bookmarkStart w:id="32" w:name="_Toc133404653"/>
      <w:r w:rsidRPr="00151665">
        <w:rPr>
          <w:lang w:val="en-GB"/>
        </w:rPr>
        <w:t>Collecting thoughts and summarising learnings from research</w:t>
      </w:r>
      <w:bookmarkEnd w:id="32"/>
    </w:p>
    <w:p w14:paraId="0C58C650" w14:textId="50449F38" w:rsidR="00E43C92" w:rsidRPr="004F28FE" w:rsidRDefault="00BA7690" w:rsidP="00E43C92">
      <w:pPr>
        <w:pStyle w:val="Heading1"/>
        <w:rPr>
          <w:lang w:val="en-GB"/>
        </w:rPr>
      </w:pPr>
      <w:bookmarkStart w:id="33" w:name="_Toc133404654"/>
      <w:r w:rsidRPr="00151665">
        <w:rPr>
          <w:lang w:val="en-GB"/>
        </w:rPr>
        <w:t>Design process and methods</w:t>
      </w:r>
      <w:bookmarkEnd w:id="33"/>
    </w:p>
    <w:p w14:paraId="729248A6" w14:textId="4D824022" w:rsidR="00BA7690" w:rsidRPr="00151665" w:rsidRDefault="007E082F" w:rsidP="00BA7690">
      <w:pPr>
        <w:pStyle w:val="Heading2"/>
        <w:rPr>
          <w:lang w:val="en-GB"/>
        </w:rPr>
      </w:pPr>
      <w:bookmarkStart w:id="34" w:name="_Toc133404655"/>
      <w:r w:rsidRPr="00151665">
        <w:rPr>
          <w:lang w:val="en-GB"/>
        </w:rPr>
        <w:t>P</w:t>
      </w:r>
      <w:r w:rsidR="00BA7690" w:rsidRPr="00151665">
        <w:rPr>
          <w:lang w:val="en-GB"/>
        </w:rPr>
        <w:t>lanning</w:t>
      </w:r>
      <w:bookmarkEnd w:id="34"/>
    </w:p>
    <w:p w14:paraId="601B1C8E" w14:textId="11BDF1D6" w:rsidR="00E96017" w:rsidRPr="00151665" w:rsidRDefault="004F28FE" w:rsidP="00E96017">
      <w:commentRangeStart w:id="35"/>
      <w:r>
        <w:t xml:space="preserve">In every design </w:t>
      </w:r>
      <w:commentRangeEnd w:id="35"/>
      <w:r w:rsidR="007D6C11">
        <w:rPr>
          <w:rStyle w:val="CommentReference"/>
        </w:rPr>
        <w:commentReference w:id="35"/>
      </w:r>
      <w:r>
        <w:t xml:space="preserve">project there are two realities when approaching conventional methodologies. One reality is purely theoretical and is often applied at the start of the project when planning research and prototyping methodologies. Often these methodologies are presented in a straightforward and generic </w:t>
      </w:r>
      <w:r>
        <w:lastRenderedPageBreak/>
        <w:t xml:space="preserve">fashion to seem applicable to any design process. However, as the design process unfolds the second reality sets in, which is the reality where eventually unforeseen events requires you to adapt and change your approach. This, I believe, is not necessarily a bad thing and requires you as a designer to improvise and use your skills as the process develops. Therefore, in the following section I will describe and outline the design process from start to finish with each methodological choice </w:t>
      </w:r>
      <w:r w:rsidR="00A97E44">
        <w:t xml:space="preserve">described as they were applied. </w:t>
      </w:r>
      <w:r w:rsidR="007D6C11">
        <w:t>The structure of the text follows the design process chronologically with literature and user research leading in to sketching and prototyping which in turn ends in user testing and final prototype iterations.</w:t>
      </w:r>
    </w:p>
    <w:p w14:paraId="7FC06D47" w14:textId="6F37A135" w:rsidR="00BA7690" w:rsidRPr="00151665" w:rsidRDefault="00BA7690" w:rsidP="00BA7690">
      <w:pPr>
        <w:pStyle w:val="Heading3"/>
      </w:pPr>
      <w:bookmarkStart w:id="36" w:name="_Toc133404656"/>
      <w:r w:rsidRPr="00151665">
        <w:t>Literature research</w:t>
      </w:r>
      <w:r w:rsidR="0055739F" w:rsidRPr="00151665">
        <w:t xml:space="preserve"> and desktop research</w:t>
      </w:r>
      <w:bookmarkEnd w:id="36"/>
    </w:p>
    <w:p w14:paraId="5160312A" w14:textId="669B37B7" w:rsidR="00BA7690" w:rsidRDefault="0055739F" w:rsidP="00BA7690">
      <w:pPr>
        <w:pStyle w:val="Heading3"/>
      </w:pPr>
      <w:bookmarkStart w:id="37" w:name="_Toc133404657"/>
      <w:r w:rsidRPr="00151665">
        <w:t>Critical reflection on the double diamond</w:t>
      </w:r>
      <w:bookmarkEnd w:id="37"/>
    </w:p>
    <w:p w14:paraId="4563F6CE" w14:textId="77777777" w:rsidR="003A4AE0" w:rsidRDefault="00210DD6" w:rsidP="00210DD6">
      <w:r>
        <w:t xml:space="preserve">The double diamond research process is a widely accepted method for describing the process and planning of a design project. The method was popularized by Design </w:t>
      </w:r>
      <w:r w:rsidR="00710E77">
        <w:t xml:space="preserve">Council UK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in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this method is divergence and convergence of thought and design. </w:t>
      </w:r>
      <w:r w:rsidR="00496BD8">
        <w:t xml:space="preserve">The discovery phase diverges and </w:t>
      </w:r>
      <w:r w:rsidR="00ED1A71">
        <w:t>opens</w:t>
      </w:r>
      <w:r w:rsidR="00496BD8">
        <w:t xml:space="preserve"> the design space for exploration and research, which in turn converges during the define phase to more well-defined design opportunities. Similarly, </w:t>
      </w:r>
      <w:r w:rsidR="003C2973">
        <w:t>the develop phase diverges, based on the design opportunities, to different prototyping iterations which concludes through converging to a final design in the deliver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37D0395" w14:textId="47931AA1" w:rsidR="00603BBE" w:rsidRDefault="003A4AE0" w:rsidP="00210DD6">
      <w:r>
        <w:t xml:space="preserve">As the Design Council (2019) themselves say, the common description of the double diamond is often not as linearly applied as the initial clean description could lead one to believe. A design process is often one of constant iteration and a true to life double diamond process would need to include several loops leading back and forth from different parts </w:t>
      </w:r>
      <w:r>
        <w:fldChar w:fldCharType="begin"/>
      </w:r>
      <w:r>
        <w:instrText xml:space="preserve"> ADDIN ZOTERO_ITEM CSL_CITATION {"citationID":"Je6HnsFN","properties":{"formattedCitation":"(Gustafsson, 2019)","plainCitation":"(Gustafsson, 2019)","noteIndex":0},"citationItems":[{"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fldChar w:fldCharType="separate"/>
      </w:r>
      <w:r>
        <w:rPr>
          <w:noProof/>
        </w:rPr>
        <w:t>(Gustafsson, 2019)</w:t>
      </w:r>
      <w:r>
        <w:fldChar w:fldCharType="end"/>
      </w:r>
      <w:r>
        <w:t>.</w:t>
      </w:r>
      <w:r w:rsidR="008C0C89">
        <w:t xml:space="preserve"> Therefore, by applying the double diamond as a general scheduling tool to describe the overall </w:t>
      </w:r>
      <w:r w:rsidR="008C0C89" w:rsidRPr="008C0C89">
        <w:rPr>
          <w:i/>
          <w:iCs/>
        </w:rPr>
        <w:t>expected</w:t>
      </w:r>
      <w:r w:rsidR="008C0C89">
        <w:t xml:space="preserve"> design process, one permits the design process to change and evolve as needed while still retaining an overarching structure.</w:t>
      </w:r>
      <w:r w:rsidR="00675321">
        <w:t xml:space="preserve"> However, the strengths of the methods generality </w:t>
      </w:r>
      <w:r w:rsidR="00CD3890">
        <w:t>are</w:t>
      </w:r>
      <w:r w:rsidR="00675321">
        <w:t xml:space="preserve"> also its’ greatest weakness. As the design process unfolds and new insights determine new directions the initial plan requires constant updating if you expect it to be constantly applicable.</w:t>
      </w:r>
      <w:r w:rsidR="001F3EDC">
        <w:t xml:space="preserve"> </w:t>
      </w:r>
      <w:r w:rsidR="001F3EDC" w:rsidRPr="001F3EDC">
        <w:t xml:space="preserve">Unforeseen things happen in every project, and being locked into a specific design process does not </w:t>
      </w:r>
      <w:r w:rsidR="001F3EDC">
        <w:t>permit a creative process</w:t>
      </w:r>
      <w:r w:rsidR="001F3EDC" w:rsidRPr="001F3EDC">
        <w:t>, a more flexible mindset and approach is needed. The actual process of design is certainly one of divergence and convergence. However, it is much more chaotic and intricate than the visual model of the double diamond represents. The actual process could be likened to a fractal pattern of doing design and learning insights.</w:t>
      </w:r>
    </w:p>
    <w:p w14:paraId="27FF3C8F" w14:textId="77777777" w:rsidR="001F3EDC" w:rsidRDefault="001F3EDC" w:rsidP="00210DD6"/>
    <w:p w14:paraId="44DC2038" w14:textId="77777777" w:rsidR="00603BBE" w:rsidRDefault="00603BBE" w:rsidP="00603BBE">
      <w:pPr>
        <w:keepNext/>
        <w:jc w:val="center"/>
      </w:pPr>
      <w:r>
        <w:rPr>
          <w:noProof/>
        </w:rPr>
        <w:lastRenderedPageBreak/>
        <w:drawing>
          <wp:inline distT="0" distB="0" distL="0" distR="0" wp14:anchorId="6CD0AB78" wp14:editId="61F72C9E">
            <wp:extent cx="4702175" cy="264477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7F3B07B9" w14:textId="5B35F6EF" w:rsidR="00603BBE" w:rsidRPr="00603BBE" w:rsidRDefault="00603BBE" w:rsidP="00603BBE">
      <w:pPr>
        <w:pStyle w:val="Caption"/>
        <w:jc w:val="center"/>
      </w:pPr>
      <w:bookmarkStart w:id="38" w:name="_Ref133499613"/>
      <w:r>
        <w:t xml:space="preserve">Figure </w:t>
      </w:r>
      <w:r>
        <w:fldChar w:fldCharType="begin"/>
      </w:r>
      <w:r>
        <w:instrText xml:space="preserve"> SEQ Figure \* ARABIC </w:instrText>
      </w:r>
      <w:r>
        <w:fldChar w:fldCharType="separate"/>
      </w:r>
      <w:r>
        <w:rPr>
          <w:noProof/>
        </w:rPr>
        <w:t>1</w:t>
      </w:r>
      <w:r>
        <w:fldChar w:fldCharType="end"/>
      </w:r>
      <w:bookmarkEnd w:id="38"/>
      <w:r>
        <w:t>. The Double Diamond process applied to this project.</w:t>
      </w:r>
    </w:p>
    <w:p w14:paraId="28B95D5C" w14:textId="369D7A9D" w:rsidR="0055739F" w:rsidRPr="00151665" w:rsidRDefault="0055739F" w:rsidP="00BA7690">
      <w:pPr>
        <w:pStyle w:val="Heading3"/>
      </w:pPr>
      <w:bookmarkStart w:id="39" w:name="_Toc133404658"/>
      <w:r w:rsidRPr="00151665">
        <w:t>User Centred Design</w:t>
      </w:r>
      <w:bookmarkEnd w:id="39"/>
    </w:p>
    <w:p w14:paraId="79351BDD" w14:textId="7EC5E8F7" w:rsidR="007E082F" w:rsidRPr="00151665" w:rsidRDefault="007E082F" w:rsidP="007E082F">
      <w:pPr>
        <w:pStyle w:val="Heading2"/>
        <w:rPr>
          <w:lang w:val="en-GB"/>
        </w:rPr>
      </w:pPr>
      <w:bookmarkStart w:id="40" w:name="_Toc133404659"/>
      <w:r w:rsidRPr="00151665">
        <w:rPr>
          <w:lang w:val="en-GB"/>
        </w:rPr>
        <w:t>Early design stages</w:t>
      </w:r>
      <w:bookmarkEnd w:id="40"/>
    </w:p>
    <w:p w14:paraId="7A373E12" w14:textId="1840D555" w:rsidR="00A302A2" w:rsidRDefault="00A302A2" w:rsidP="00A302A2">
      <w:pPr>
        <w:pStyle w:val="Heading3"/>
      </w:pPr>
      <w:bookmarkStart w:id="41" w:name="_Toc133404660"/>
      <w:r w:rsidRPr="00151665">
        <w:t>Interviews as a research method</w:t>
      </w:r>
      <w:bookmarkEnd w:id="41"/>
    </w:p>
    <w:p w14:paraId="248489AF" w14:textId="334EF57D" w:rsidR="004425F5" w:rsidRPr="00151665" w:rsidRDefault="004425F5" w:rsidP="004425F5">
      <w:r w:rsidRPr="004425F5">
        <w:rPr>
          <w:highlight w:val="yellow"/>
        </w:rPr>
        <w:t>Short intro to interviews??</w:t>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151665">
        <w:t>FigJam</w:t>
      </w:r>
      <w:proofErr w:type="spellEnd"/>
      <w:r w:rsidRPr="00151665">
        <w:t>.</w:t>
      </w:r>
    </w:p>
    <w:p w14:paraId="394ED976" w14:textId="39A2D6B9" w:rsidR="004B0778" w:rsidRPr="00151665" w:rsidRDefault="009A3C6F" w:rsidP="004B0778">
      <w:pPr>
        <w:pStyle w:val="Heading4"/>
      </w:pPr>
      <w:r w:rsidRPr="00151665">
        <w:t>Meeting the team</w:t>
      </w:r>
    </w:p>
    <w:p w14:paraId="7B758C34" w14:textId="77777777"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151665" w:rsidRDefault="009A3C6F" w:rsidP="009A3C6F">
      <w:pPr>
        <w:rPr>
          <w:rFonts w:ascii="Times New Roman" w:hAnsi="Times New Roman"/>
          <w:lang w:eastAsia="en-GB"/>
        </w:rPr>
      </w:pPr>
    </w:p>
    <w:p w14:paraId="31C36859" w14:textId="77777777" w:rsidR="009A3C6F" w:rsidRPr="00151665" w:rsidRDefault="009A3C6F" w:rsidP="009A3C6F">
      <w:pPr>
        <w:rPr>
          <w:rFonts w:ascii="Times New Roman" w:hAnsi="Times New Roman"/>
          <w:lang w:eastAsia="en-GB"/>
        </w:rPr>
      </w:pPr>
      <w:r w:rsidRPr="00151665">
        <w:rPr>
          <w:lang w:eastAsia="en-GB"/>
        </w:rPr>
        <w:t xml:space="preserve">Secondly, I explained the project's purpose and expected outcome based on the problem statement provided by the supervisor at IKEA. Further, I 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w:t>
      </w:r>
      <w:r w:rsidRPr="00151665">
        <w:rPr>
          <w:lang w:eastAsia="en-GB"/>
        </w:rPr>
        <w:lastRenderedPageBreak/>
        <w:t>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151665" w:rsidRDefault="009A3C6F" w:rsidP="009A3C6F">
      <w:pPr>
        <w:pStyle w:val="Heading3"/>
        <w:rPr>
          <w:lang w:eastAsia="en-GB"/>
        </w:rPr>
      </w:pPr>
      <w:bookmarkStart w:id="42" w:name="_Toc133404661"/>
      <w:r w:rsidRPr="00151665">
        <w:rPr>
          <w:lang w:eastAsia="en-GB"/>
        </w:rPr>
        <w:t>Exploratory discussions</w:t>
      </w:r>
      <w:bookmarkEnd w:id="42"/>
    </w:p>
    <w:p w14:paraId="3BFE15A3" w14:textId="77777777" w:rsidR="009A3C6F" w:rsidRPr="00151665" w:rsidRDefault="009A3C6F" w:rsidP="009A3C6F">
      <w:pPr>
        <w:rPr>
          <w:rFonts w:ascii="Times New Roman" w:hAnsi="Times New Roman"/>
          <w:lang w:eastAsia="en-GB"/>
        </w:rPr>
      </w:pPr>
      <w:r w:rsidRPr="00151665">
        <w:rPr>
          <w:lang w:eastAsia="en-GB"/>
        </w:rPr>
        <w:t>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had the opportunity to focus more on driving interesting discussions with more fluid conversation rather than taking notes while talking, which can be difficult while conducting research solo.</w:t>
      </w:r>
    </w:p>
    <w:p w14:paraId="1D90EE93" w14:textId="77777777" w:rsidR="009A3C6F" w:rsidRPr="00151665" w:rsidRDefault="009A3C6F" w:rsidP="009A3C6F">
      <w:pPr>
        <w:rPr>
          <w:rFonts w:ascii="Times New Roman" w:hAnsi="Times New Roman"/>
          <w:lang w:eastAsia="en-GB"/>
        </w:rPr>
      </w:pP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w:t>
      </w:r>
      <w:proofErr w:type="gramStart"/>
      <w:r w:rsidRPr="00151665">
        <w:rPr>
          <w:lang w:eastAsia="en-GB"/>
        </w:rPr>
        <w:t>as long as</w:t>
      </w:r>
      <w:proofErr w:type="gramEnd"/>
      <w:r w:rsidRPr="00151665">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3" w:name="_Toc133404662"/>
      <w:r w:rsidRPr="00151665">
        <w:t>Drawbacks</w:t>
      </w:r>
      <w:bookmarkEnd w:id="43"/>
    </w:p>
    <w:p w14:paraId="2ABE85F7" w14:textId="77777777" w:rsidR="009A3C6F" w:rsidRPr="00151665" w:rsidRDefault="009A3C6F" w:rsidP="009A3C6F">
      <w:r w:rsidRPr="00151665">
        <w:t>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did not stray too far from the project scope and be more structured than they were. </w:t>
      </w:r>
    </w:p>
    <w:p w14:paraId="6A262B6C" w14:textId="77777777" w:rsidR="009A3C6F" w:rsidRPr="00151665" w:rsidRDefault="009A3C6F" w:rsidP="009A3C6F"/>
    <w:p w14:paraId="555CAE24" w14:textId="77777777" w:rsidR="009A3C6F" w:rsidRPr="00151665" w:rsidRDefault="009A3C6F" w:rsidP="009A3C6F">
      <w:r w:rsidRPr="00151665">
        <w:t xml:space="preserve">Although recording each session allowed for more engaging discussions, the following post-processing required considerable time. When listening back at 1.5-2 times speed, most interviews still needed an hour of active work for </w:t>
      </w:r>
      <w:r w:rsidRPr="00151665">
        <w:lastRenderedPageBreak/>
        <w:t>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151665" w:rsidRDefault="009A3C6F" w:rsidP="009A3C6F"/>
    <w:p w14:paraId="6D1F0BEF" w14:textId="77777777" w:rsidR="009A3C6F" w:rsidRPr="00151665" w:rsidRDefault="009A3C6F" w:rsidP="009A3C6F">
      <w:r w:rsidRPr="00151665">
        <w:rPr>
          <w:shd w:val="clear" w:color="auto" w:fill="FFFF00"/>
        </w:rPr>
        <w:t xml:space="preserve">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to a pre-determined formula. Another argument for urging the users 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151665">
        <w:rPr>
          <w:shd w:val="clear" w:color="auto" w:fill="FFFF00"/>
        </w:rPr>
        <w:t>sometimes improvisational</w:t>
      </w:r>
      <w:proofErr w:type="gramEnd"/>
      <w:r w:rsidRPr="00151665">
        <w:rPr>
          <w:shd w:val="clear" w:color="auto" w:fill="FFFF00"/>
        </w:rPr>
        <w:t xml:space="preserve">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151665" w:rsidRDefault="009A3C6F" w:rsidP="009A3C6F"/>
    <w:p w14:paraId="055D502D" w14:textId="77777777" w:rsidR="009A3C6F" w:rsidRPr="00151665" w:rsidRDefault="009A3C6F" w:rsidP="009A3C6F">
      <w:r w:rsidRPr="00151665">
        <w:t>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151665" w:rsidRDefault="00727145" w:rsidP="00727145">
      <w:pPr>
        <w:pStyle w:val="Heading3"/>
      </w:pPr>
      <w:bookmarkStart w:id="44" w:name="_Toc133404663"/>
      <w:r w:rsidRPr="00151665">
        <w:t>Analysis process</w:t>
      </w:r>
      <w:bookmarkEnd w:id="44"/>
    </w:p>
    <w:p w14:paraId="044B03BA" w14:textId="00F9A889" w:rsidR="00727145" w:rsidRPr="00151665" w:rsidRDefault="00727145" w:rsidP="00727145">
      <w:pPr>
        <w:pStyle w:val="Heading4"/>
      </w:pPr>
      <w:r w:rsidRPr="00151665">
        <w:t>Affinity diagramming</w:t>
      </w:r>
    </w:p>
    <w:p w14:paraId="5333CB55" w14:textId="375006FA" w:rsidR="00727145" w:rsidRPr="00151665" w:rsidRDefault="00727145" w:rsidP="00727145">
      <w:r w:rsidRPr="00151665">
        <w:rPr>
          <w:highlight w:val="yellow"/>
        </w:rPr>
        <w:t>Short introductory section</w:t>
      </w:r>
      <w:r w:rsidRPr="00151665">
        <w:t xml:space="preserve"> about affinity diagramming</w:t>
      </w:r>
    </w:p>
    <w:p w14:paraId="7B1A5302" w14:textId="3DC048E1" w:rsidR="00727145" w:rsidRPr="00151665" w:rsidRDefault="00727145" w:rsidP="00657C1E">
      <w:pPr>
        <w:rPr>
          <w:lang w:eastAsia="en-GB"/>
        </w:rPr>
      </w:pPr>
      <w:r w:rsidRPr="00151665">
        <w:rPr>
          <w:lang w:eastAsia="en-GB"/>
        </w:rPr>
        <w:t xml:space="preserve">As previously mentioned, all interviews were recorded through audio for later analysis so the discussions could flow better and be more focused. Taking </w:t>
      </w:r>
      <w:r w:rsidRPr="00151665">
        <w:rPr>
          <w:lang w:eastAsia="en-GB"/>
        </w:rPr>
        <w:lastRenderedPageBreak/>
        <w:t>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CEA4762" w:rsidR="00657C1E" w:rsidRPr="00151665" w:rsidRDefault="00657C1E" w:rsidP="00657C1E">
      <w:pPr>
        <w:pStyle w:val="Caption"/>
        <w:jc w:val="center"/>
        <w:rPr>
          <w:lang w:eastAsia="en-GB"/>
        </w:rPr>
      </w:pPr>
      <w:bookmarkStart w:id="45" w:name="_Ref133499680"/>
      <w:r w:rsidRPr="00151665">
        <w:t xml:space="preserve">Figure </w:t>
      </w:r>
      <w:r w:rsidRPr="00151665">
        <w:fldChar w:fldCharType="begin"/>
      </w:r>
      <w:r w:rsidRPr="00151665">
        <w:instrText xml:space="preserve"> SEQ Figure \* ARABIC </w:instrText>
      </w:r>
      <w:r w:rsidRPr="00151665">
        <w:fldChar w:fldCharType="separate"/>
      </w:r>
      <w:r w:rsidR="00603BBE">
        <w:rPr>
          <w:noProof/>
        </w:rPr>
        <w:t>2</w:t>
      </w:r>
      <w:r w:rsidRPr="00151665">
        <w:fldChar w:fldCharType="end"/>
      </w:r>
      <w:bookmarkEnd w:id="45"/>
      <w:r w:rsidRPr="00151665">
        <w:t xml:space="preserve">. Finished layout after applying the affinity diagram </w:t>
      </w:r>
      <w:r w:rsidR="00F544E3" w:rsidRPr="00151665">
        <w:t>method.</w:t>
      </w:r>
    </w:p>
    <w:p w14:paraId="4EE96CFD" w14:textId="3DC0E9F1"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F544E3" w:rsidRPr="00151665">
        <w:t xml:space="preserve">Figure </w:t>
      </w:r>
      <w:r w:rsidR="00F544E3">
        <w:rPr>
          <w:noProof/>
        </w:rPr>
        <w:t>2</w:t>
      </w:r>
      <w:r w:rsidR="00F544E3">
        <w:fldChar w:fldCharType="end"/>
      </w:r>
      <w:r w:rsidRPr="00151665">
        <w:t>), seven themes could be identified: Data &amp; Input, Purpose of the Overview, Finding Information, Issues &amp; Problems, Governance, 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46" w:name="_Toc133404664"/>
      <w:r w:rsidRPr="00151665">
        <w:rPr>
          <w:lang w:eastAsia="en-GB"/>
        </w:rPr>
        <w:t>Results from interviews</w:t>
      </w:r>
      <w:bookmarkEnd w:id="46"/>
    </w:p>
    <w:p w14:paraId="4AECB953" w14:textId="7677EA65" w:rsidR="00657C1E" w:rsidRPr="004425F5" w:rsidRDefault="00657C1E" w:rsidP="00657C1E">
      <w:pPr>
        <w:rPr>
          <w:rFonts w:ascii="Times New Roman" w:hAnsi="Times New Roman"/>
        </w:rPr>
      </w:pPr>
      <w:r w:rsidRPr="00151665">
        <w:t>In the following section, the resulting insights and learnings from the interviews will be presented as is with some explanation, further analysis will be developed upon in the discussion and through later design activities</w:t>
      </w:r>
      <w:r w:rsidR="004425F5">
        <w:t xml:space="preserve"> and </w:t>
      </w:r>
      <w:r w:rsidR="00BC6BB7">
        <w:t>prototyping</w:t>
      </w:r>
      <w:r w:rsidRPr="00151665">
        <w:t>.</w:t>
      </w:r>
    </w:p>
    <w:p w14:paraId="768E7EEA" w14:textId="77777777" w:rsidR="00657C1E" w:rsidRPr="00151665" w:rsidRDefault="00657C1E" w:rsidP="00657C1E">
      <w:pPr>
        <w:pStyle w:val="Heading4"/>
      </w:pPr>
      <w:r w:rsidRPr="00151665">
        <w:lastRenderedPageBreak/>
        <w:t>Data &amp; Input</w:t>
      </w:r>
    </w:p>
    <w:p w14:paraId="53A7C813" w14:textId="77777777"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in their nature and inform the design </w:t>
      </w:r>
      <w:proofErr w:type="gramStart"/>
      <w:r w:rsidRPr="00151665">
        <w:t>space accordingly;</w:t>
      </w:r>
      <w:proofErr w:type="gramEnd"/>
      <w:r w:rsidRPr="00151665">
        <w:t xml:space="preserve">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t>What is the context of the solution, and where does it feed data?</w:t>
      </w:r>
    </w:p>
    <w:p w14:paraId="746DE643" w14:textId="6D9807CC" w:rsidR="00657C1E" w:rsidRPr="00151665" w:rsidRDefault="00657C1E" w:rsidP="00A302A2">
      <w:pPr>
        <w:pStyle w:val="ListParagraph"/>
        <w:numPr>
          <w:ilvl w:val="0"/>
          <w:numId w:val="5"/>
        </w:numPr>
      </w:pPr>
      <w:r w:rsidRPr="00151665">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 xml:space="preserve">The data displayed should not be from a technical perspective, </w:t>
      </w:r>
      <w:proofErr w:type="gramStart"/>
      <w:r w:rsidRPr="00151665">
        <w:rPr>
          <w:color w:val="000000"/>
        </w:rPr>
        <w:t>e.g.</w:t>
      </w:r>
      <w:proofErr w:type="gramEnd"/>
      <w:r w:rsidRPr="00151665">
        <w:rPr>
          <w:color w:val="000000"/>
        </w:rPr>
        <w:t xml:space="preserve">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However, the purpose of the mapping can be divided into two prominent themes, </w:t>
      </w:r>
      <w:r w:rsidRPr="00151665">
        <w:rPr>
          <w:i/>
          <w:iCs/>
        </w:rPr>
        <w:t>The larger context</w:t>
      </w:r>
      <w:r w:rsidRPr="00151665">
        <w:t xml:space="preserve"> and </w:t>
      </w:r>
      <w:proofErr w:type="gramStart"/>
      <w:r w:rsidRPr="00151665">
        <w:rPr>
          <w:i/>
          <w:iCs/>
        </w:rPr>
        <w:t>The</w:t>
      </w:r>
      <w:proofErr w:type="gramEnd"/>
      <w:r w:rsidRPr="00151665">
        <w:rPr>
          <w:i/>
          <w:iCs/>
        </w:rPr>
        <w:t xml:space="preserve"> personal context</w:t>
      </w:r>
      <w:r w:rsidRPr="00151665">
        <w:t xml:space="preserve">. In the same sense as </w:t>
      </w:r>
      <w:r w:rsidRPr="00151665">
        <w:lastRenderedPageBreak/>
        <w:t>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77777777" w:rsidR="00657C1E" w:rsidRPr="00151665" w:rsidRDefault="00657C1E" w:rsidP="00A302A2">
      <w:r w:rsidRPr="00151665">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151665" w:rsidRDefault="00657C1E" w:rsidP="00A302A2">
      <w:pPr>
        <w:pStyle w:val="ListParagraph"/>
        <w:numPr>
          <w:ilvl w:val="0"/>
          <w:numId w:val="5"/>
        </w:numPr>
      </w:pPr>
      <w:r w:rsidRPr="00151665">
        <w:t>Communication in the UX Team is disjointed regarding the digital landscape.</w:t>
      </w:r>
    </w:p>
    <w:p w14:paraId="5F8A304F" w14:textId="5D992637" w:rsidR="00657C1E" w:rsidRPr="00151665" w:rsidRDefault="00657C1E" w:rsidP="00A302A2">
      <w:pPr>
        <w:pStyle w:val="ListParagraph"/>
        <w:numPr>
          <w:ilvl w:val="0"/>
          <w:numId w:val="5"/>
        </w:numPr>
      </w:pPr>
      <w:r w:rsidRPr="00151665">
        <w:t>Most UX Designers do not have a clear picture of the digital landscape.</w:t>
      </w:r>
    </w:p>
    <w:p w14:paraId="536C2003" w14:textId="04CDF466" w:rsidR="00657C1E" w:rsidRPr="00151665" w:rsidRDefault="00657C1E" w:rsidP="00A302A2">
      <w:pPr>
        <w:pStyle w:val="ListParagraph"/>
        <w:numPr>
          <w:ilvl w:val="0"/>
          <w:numId w:val="5"/>
        </w:numPr>
      </w:pPr>
      <w:r w:rsidRPr="00151665">
        <w:t>A deeper understanding of the digital landscape would aid in the design of new solutions.</w:t>
      </w:r>
    </w:p>
    <w:p w14:paraId="761500B5" w14:textId="4099FCDC" w:rsidR="00657C1E" w:rsidRPr="00151665" w:rsidRDefault="00657C1E" w:rsidP="00A302A2">
      <w:pPr>
        <w:pStyle w:val="ListParagraph"/>
        <w:numPr>
          <w:ilvl w:val="0"/>
          <w:numId w:val="5"/>
        </w:numPr>
      </w:pPr>
      <w:r w:rsidRPr="00151665">
        <w:t>Multiple differing perspectives between UX Designers and end users lead to a lack of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t>Finding Information</w:t>
      </w:r>
    </w:p>
    <w:p w14:paraId="71A8CB73" w14:textId="77777777" w:rsidR="00657C1E" w:rsidRPr="00151665" w:rsidRDefault="00657C1E" w:rsidP="00A302A2">
      <w:pPr>
        <w:rPr>
          <w:rFonts w:ascii="Times New Roman" w:hAnsi="Times New Roman"/>
        </w:rPr>
      </w:pPr>
      <w:r w:rsidRPr="00151665">
        <w:t xml:space="preserve">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w:t>
      </w:r>
      <w:r w:rsidRPr="00151665">
        <w:lastRenderedPageBreak/>
        <w:t>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7B6BB261" w:rsidR="00657C1E" w:rsidRPr="00151665" w:rsidRDefault="00657C1E" w:rsidP="00A302A2">
      <w:pPr>
        <w:pStyle w:val="ListParagraph"/>
        <w:numPr>
          <w:ilvl w:val="0"/>
          <w:numId w:val="5"/>
        </w:numPr>
      </w:pPr>
      <w:r w:rsidRPr="00151665">
        <w:t>Multiple intranet portals with bad search engines and UX lead to them being wholly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t>Issues &amp; Problems</w:t>
      </w:r>
    </w:p>
    <w:p w14:paraId="36CAAB36" w14:textId="77777777" w:rsidR="00657C1E" w:rsidRPr="00151665" w:rsidRDefault="00657C1E" w:rsidP="00A302A2">
      <w:pPr>
        <w:rPr>
          <w:rFonts w:ascii="Times New Roman" w:hAnsi="Times New Roman"/>
        </w:rPr>
      </w:pPr>
      <w:r w:rsidRPr="00151665">
        <w:t xml:space="preserve">Throughout the interviews, the issues described through the problem statement issued by IKEA become more prominent and concretised. These issues affect the UX Team and their work processes but are also evident throughout the organisation in the touchpoints between teams. There are multiple reasons why these issues exist within IKEA. One is the </w:t>
      </w:r>
      <w:proofErr w:type="gramStart"/>
      <w:r w:rsidRPr="00151665">
        <w:t>aforementioned lack</w:t>
      </w:r>
      <w:proofErr w:type="gramEnd"/>
      <w:r w:rsidRPr="00151665">
        <w:t xml:space="preserve">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4A63AB95"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xml:space="preserve">, who owned the mapping? The governance theme affects a scope much larger than defined in this project but is nonetheless critical to the reception and future deployment of mapping solutions, as will be developed later in the section </w:t>
      </w:r>
      <w:r w:rsidRPr="00151665">
        <w:rPr>
          <w:i/>
          <w:iCs/>
        </w:rPr>
        <w:t>Previous Mappings</w:t>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w:t>
      </w:r>
      <w:r w:rsidRPr="00151665">
        <w:lastRenderedPageBreak/>
        <w:t xml:space="preserve">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t>Previous Mappings</w:t>
      </w:r>
    </w:p>
    <w:p w14:paraId="0EED851C" w14:textId="48A7EED4" w:rsidR="00657C1E" w:rsidRPr="00151665" w:rsidRDefault="00657C1E" w:rsidP="00A302A2">
      <w:pPr>
        <w:rPr>
          <w:rFonts w:ascii="Times New Roman" w:hAnsi="Times New Roman"/>
        </w:rPr>
      </w:pPr>
      <w:r w:rsidRPr="00151665">
        <w:t>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3D9DE881" w:rsidR="00657C1E" w:rsidRPr="00151665" w:rsidRDefault="00657C1E" w:rsidP="00A302A2">
      <w:pPr>
        <w:pStyle w:val="ListParagraph"/>
        <w:numPr>
          <w:ilvl w:val="0"/>
          <w:numId w:val="5"/>
        </w:numPr>
      </w:pPr>
      <w:r w:rsidRPr="00151665">
        <w:t>Would mainly use the mapping at the start of projects.</w:t>
      </w:r>
    </w:p>
    <w:p w14:paraId="581479B8" w14:textId="1733C5DF" w:rsidR="00657C1E" w:rsidRPr="00151665" w:rsidRDefault="00657C1E" w:rsidP="00A302A2">
      <w:pPr>
        <w:pStyle w:val="ListParagraph"/>
        <w:numPr>
          <w:ilvl w:val="0"/>
          <w:numId w:val="5"/>
        </w:numPr>
      </w:pPr>
      <w:r w:rsidRPr="00151665">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47"/>
      <w:r w:rsidRPr="00151665">
        <w:t>In summary</w:t>
      </w:r>
      <w:commentRangeEnd w:id="47"/>
      <w:r w:rsidRPr="00151665">
        <w:rPr>
          <w:rStyle w:val="CommentReference"/>
          <w:rFonts w:ascii="Georgia" w:hAnsi="Georgia"/>
          <w:i w:val="0"/>
          <w:color w:val="auto"/>
        </w:rPr>
        <w:commentReference w:id="47"/>
      </w:r>
    </w:p>
    <w:p w14:paraId="6CA11CA0" w14:textId="77777777" w:rsidR="00151665" w:rsidRPr="00151665" w:rsidRDefault="00151665" w:rsidP="00151665">
      <w:pPr>
        <w:pStyle w:val="Heading2"/>
        <w:rPr>
          <w:lang w:val="en-GB"/>
        </w:rPr>
      </w:pPr>
      <w:bookmarkStart w:id="48" w:name="_Toc133404665"/>
      <w:r w:rsidRPr="00151665">
        <w:rPr>
          <w:lang w:val="en-GB"/>
        </w:rPr>
        <w:t>Sketching &amp; Prototyping</w:t>
      </w:r>
      <w:bookmarkEnd w:id="48"/>
    </w:p>
    <w:p w14:paraId="7BD411CB" w14:textId="52BB1098" w:rsidR="00151665" w:rsidRDefault="006B3E39" w:rsidP="00151665">
      <w:pPr>
        <w:pStyle w:val="Heading3"/>
      </w:pPr>
      <w:bookmarkStart w:id="49" w:name="_Toc133404666"/>
      <w:r>
        <w:t>Prototyping methodology</w:t>
      </w:r>
      <w:bookmarkEnd w:id="49"/>
    </w:p>
    <w:p w14:paraId="43959B97" w14:textId="12A00D32" w:rsidR="006B3E39" w:rsidRDefault="004172B2" w:rsidP="006B3E39">
      <w:pPr>
        <w:pStyle w:val="Heading4"/>
      </w:pPr>
      <w:commentRangeStart w:id="50"/>
      <w:r>
        <w:t xml:space="preserve">Prototyping </w:t>
      </w:r>
      <w:commentRangeEnd w:id="50"/>
      <w:r>
        <w:rPr>
          <w:rStyle w:val="CommentReference"/>
          <w:rFonts w:ascii="Georgia" w:hAnsi="Georgia"/>
          <w:i w:val="0"/>
          <w:color w:val="auto"/>
        </w:rPr>
        <w:commentReference w:id="50"/>
      </w:r>
      <w:r>
        <w:t>as an Interaction Designer</w:t>
      </w:r>
    </w:p>
    <w:p w14:paraId="138FE7EE" w14:textId="77777777" w:rsidR="00E43C92" w:rsidRDefault="00E43C92" w:rsidP="00E43C92"/>
    <w:p w14:paraId="18CBA251" w14:textId="6A8B1DCC" w:rsidR="006B3E39" w:rsidRDefault="006B3E39" w:rsidP="006B3E39">
      <w:pPr>
        <w:pStyle w:val="Heading4"/>
      </w:pPr>
      <w:r>
        <w:lastRenderedPageBreak/>
        <w:t>Wizard of Oz</w:t>
      </w:r>
    </w:p>
    <w:p w14:paraId="55D5BBE0" w14:textId="1ACF3E04" w:rsidR="00AF1228" w:rsidRDefault="00C27233" w:rsidP="00AF1228">
      <w:r>
        <w:t xml:space="preserve">Wizard of Oz (WOZ) prototyping is a certain methodological tool when a designer mocks up an interaction flow without implementing full functionality, just as the methods namesake from the 1939 musical with the same name. </w:t>
      </w:r>
      <w:r>
        <w:fldChar w:fldCharType="begin"/>
      </w:r>
      <w:r>
        <w:instrText xml:space="preserve"> ADDIN ZOTERO_ITEM CSL_CITATION {"citationID":"Jg5KttF3","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C27233">
        <w:t>(Dahlbäck et al., 1993)</w:t>
      </w:r>
      <w:r>
        <w:fldChar w:fldCharType="end"/>
      </w:r>
      <w:r>
        <w:t xml:space="preserve"> defines the method as “</w:t>
      </w:r>
      <w:r>
        <w:rPr>
          <w:i/>
          <w:iCs/>
        </w:rPr>
        <w:t>simulating intelligent interfaces (and sometimes also systems)</w:t>
      </w:r>
      <w:r w:rsidR="002154AF">
        <w:rPr>
          <w:i/>
          <w:iCs/>
        </w:rPr>
        <w:t xml:space="preserve"> using so-called Wizard of Oz -studies, </w:t>
      </w:r>
      <w:proofErr w:type="gramStart"/>
      <w:r w:rsidR="002154AF">
        <w:rPr>
          <w:i/>
          <w:iCs/>
        </w:rPr>
        <w:t>i.e.</w:t>
      </w:r>
      <w:proofErr w:type="gramEnd"/>
      <w:r w:rsidR="002154AF">
        <w:rPr>
          <w:i/>
          <w:iCs/>
        </w:rPr>
        <w:t xml:space="preserve"> having a person simulate the interface (and system)</w:t>
      </w:r>
      <w:r>
        <w:t>”</w:t>
      </w:r>
      <w:r w:rsidR="002154AF">
        <w:t xml:space="preserve">. Applications of this method tend to manifest in a spectrum of prototype </w:t>
      </w:r>
      <w:r w:rsidR="004172B2">
        <w:t>fidelities,</w:t>
      </w:r>
      <w:r w:rsidR="002154AF">
        <w:t xml:space="preserve"> but the general end goal is the same, suggest to the user that the system they are interacting with is larger than the sum of its parts.</w:t>
      </w:r>
      <w:r w:rsidR="004172B2">
        <w:t xml:space="preserve"> However, as time and technology changes so to can methodology. As the implementation of the WOZ in this project is not as strictly defined as </w:t>
      </w:r>
      <w:r w:rsidR="004172B2">
        <w:fldChar w:fldCharType="begin"/>
      </w:r>
      <w:r w:rsidR="004172B2">
        <w:instrText xml:space="preserve"> ADDIN ZOTERO_ITEM CSL_CITATION {"citationID":"INU47u2S","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4172B2">
        <w:fldChar w:fldCharType="separate"/>
      </w:r>
      <w:r w:rsidR="004172B2" w:rsidRPr="004172B2">
        <w:t>(Dahlbäck et al., 1993)</w:t>
      </w:r>
      <w:r w:rsidR="004172B2">
        <w:fldChar w:fldCharType="end"/>
      </w:r>
      <w:r w:rsidR="004172B2">
        <w:t xml:space="preserve"> said in the 90’s. It could be argued that interactive prototypes made in Figma allude to a larger implemented space than is available within the prototype scope. Therefore, when I as the designer of the prototype define the limited scope within the prototype with click, hover, and mouse-event states I offload the “wizarding” to the software and can observe the user interacting from a third-person perspective. </w:t>
      </w:r>
    </w:p>
    <w:p w14:paraId="51E7456D" w14:textId="0F7ED56E" w:rsidR="00E43C92" w:rsidRDefault="00E43C92" w:rsidP="00E43C92">
      <w:pPr>
        <w:pStyle w:val="Heading4"/>
      </w:pPr>
      <w:r>
        <w:t>Material exploration</w:t>
      </w:r>
    </w:p>
    <w:p w14:paraId="046DB482" w14:textId="77777777" w:rsidR="00E43C92" w:rsidRPr="00151665" w:rsidRDefault="00E43C92" w:rsidP="00E43C92"/>
    <w:p w14:paraId="11BB99B3" w14:textId="77777777" w:rsidR="00151665" w:rsidRPr="00151665" w:rsidRDefault="00151665" w:rsidP="00151665">
      <w:pPr>
        <w:pStyle w:val="Heading3"/>
      </w:pPr>
      <w:bookmarkStart w:id="51" w:name="_Toc133404667"/>
      <w:r w:rsidRPr="00151665">
        <w:t>Three-point approach</w:t>
      </w:r>
      <w:bookmarkEnd w:id="51"/>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77777777"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mock-up the designs in Figma and then implement those who were most viable into the live code prototype. In a sense this workflow enabled me to work as an </w:t>
      </w:r>
      <w:proofErr w:type="spellStart"/>
      <w:r w:rsidRPr="00151665">
        <w:t>ideator</w:t>
      </w:r>
      <w:proofErr w:type="spellEnd"/>
      <w:r w:rsidRPr="00151665">
        <w:t>, a designer, and a developer while doing design hand-offs between each stage. By working iteratively and filtering the design proposals through his regimen of different mediums I also played on my strengths as a designer, which is mainly visual, so when the design came to a point of implementation in code it would be the design most fitting for both my skills and the design in general.</w:t>
      </w:r>
    </w:p>
    <w:p w14:paraId="73259651" w14:textId="6BA7E992"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proofErr w:type="gramStart"/>
      <w:r w:rsidR="006E3755">
        <w:t>is</w:t>
      </w:r>
      <w:proofErr w:type="gramEnd"/>
      <w:r w:rsidRPr="00151665">
        <w:t xml:space="preserv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lastRenderedPageBreak/>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6CE03D2B" w14:textId="12CCA0F2" w:rsidR="001F4DE9" w:rsidRDefault="00151665" w:rsidP="005036FC">
      <w:pPr>
        <w:pStyle w:val="Caption"/>
        <w:jc w:val="center"/>
      </w:pPr>
      <w:commentRangeStart w:id="52"/>
      <w:r w:rsidRPr="00151665">
        <w:t xml:space="preserve">Table </w:t>
      </w:r>
      <w:commentRangeEnd w:id="52"/>
      <w:r w:rsidR="008D11E7">
        <w:rPr>
          <w:rStyle w:val="CommentReference"/>
          <w:i w:val="0"/>
          <w:iCs w:val="0"/>
        </w:rPr>
        <w:commentReference w:id="52"/>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7495B1CB" w14:textId="77777777" w:rsidR="005036FC" w:rsidRPr="005036FC" w:rsidRDefault="005036FC" w:rsidP="005036FC"/>
    <w:p w14:paraId="0F62189A" w14:textId="33E01755" w:rsidR="001F4DE9" w:rsidRDefault="001F4DE9" w:rsidP="001F4DE9">
      <w:r>
        <w:t>Each medium was used according to its strengths in comparison to the others. Sketching on paper is by far the fastest of these methods regarding the amount of progress you can make in relation to the amount of effort required. By setting a limit on ideation sessions (</w:t>
      </w:r>
      <w:proofErr w:type="gramStart"/>
      <w:r>
        <w:t>e.g.</w:t>
      </w:r>
      <w:proofErr w:type="gramEnd"/>
      <w:r>
        <w:t xml:space="preserve"> 5 minutes of sketching per input) a large amount of concepts could be prototyped in a short amount of time (</w:t>
      </w:r>
      <w:r w:rsidR="001F3EDC">
        <w:fldChar w:fldCharType="begin"/>
      </w:r>
      <w:r w:rsidR="001F3EDC">
        <w:instrText xml:space="preserve"> REF _Ref133499733 \h </w:instrText>
      </w:r>
      <w:r w:rsidR="001F3EDC">
        <w:fldChar w:fldCharType="separate"/>
      </w:r>
      <w:r w:rsidR="001F3EDC">
        <w:t xml:space="preserve">Figure </w:t>
      </w:r>
      <w:r w:rsidR="001F3EDC">
        <w:rPr>
          <w:noProof/>
        </w:rPr>
        <w:t>3</w:t>
      </w:r>
      <w:r w:rsidR="001F3EDC">
        <w:fldChar w:fldCharType="end"/>
      </w:r>
      <w:r>
        <w:t>).</w:t>
      </w:r>
      <w:r w:rsidR="005036FC">
        <w:t xml:space="preserve"> By disregarding visual specifics and keeping the sketches low-fidelity advanced visuals and interactions can be abstracted and represented without a larger time investment in comparison the other mediums. However, the limiting factor of paper sketches is the inability to implement more complex interactions and user flows.</w:t>
      </w:r>
    </w:p>
    <w:p w14:paraId="47428F1C" w14:textId="77777777" w:rsidR="001F4DE9" w:rsidRDefault="001F4DE9" w:rsidP="005036FC">
      <w:pPr>
        <w:keepNext/>
        <w:jc w:val="center"/>
      </w:pPr>
      <w:r>
        <w:rPr>
          <w:noProof/>
        </w:rPr>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6B6C9BD2" w:rsidR="001F4DE9" w:rsidRDefault="001F4DE9" w:rsidP="001F4DE9">
      <w:pPr>
        <w:pStyle w:val="Caption"/>
        <w:jc w:val="center"/>
      </w:pPr>
      <w:bookmarkStart w:id="53" w:name="_Ref133499733"/>
      <w:r>
        <w:t xml:space="preserve">Figure </w:t>
      </w:r>
      <w:r>
        <w:fldChar w:fldCharType="begin"/>
      </w:r>
      <w:r>
        <w:instrText xml:space="preserve"> SEQ Figure \* ARABIC </w:instrText>
      </w:r>
      <w:r>
        <w:fldChar w:fldCharType="separate"/>
      </w:r>
      <w:r w:rsidR="00603BBE">
        <w:rPr>
          <w:noProof/>
        </w:rPr>
        <w:t>3</w:t>
      </w:r>
      <w:r>
        <w:fldChar w:fldCharType="end"/>
      </w:r>
      <w:bookmarkEnd w:id="53"/>
      <w:r>
        <w:t>. Sketch prototypes</w:t>
      </w:r>
    </w:p>
    <w:p w14:paraId="013FE29D" w14:textId="7CD2DEB9" w:rsidR="005036FC" w:rsidRPr="005036FC" w:rsidRDefault="005036FC" w:rsidP="005036FC">
      <w:r>
        <w:t xml:space="preserve">When </w:t>
      </w:r>
      <w:proofErr w:type="gramStart"/>
      <w:r>
        <w:t>a sufficient number of</w:t>
      </w:r>
      <w:proofErr w:type="gramEnd"/>
      <w:r>
        <w:t xml:space="preserve"> sketches was done the most viable options were picked to be further iterated upon in Figma. Which sketch to be picked was based on its relevancy to the total user experience </w:t>
      </w:r>
      <w:r w:rsidR="001F4B5C">
        <w:t>regarding</w:t>
      </w:r>
      <w:r>
        <w:t xml:space="preserve"> the problem statement and the user research. By building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1F3EDC">
        <w:t xml:space="preserve">Figure </w:t>
      </w:r>
      <w:r w:rsidR="001F3EDC">
        <w:rPr>
          <w:noProof/>
        </w:rPr>
        <w:t>4</w:t>
      </w:r>
      <w:r w:rsidR="001F3EDC">
        <w:fldChar w:fldCharType="end"/>
      </w:r>
      <w:r w:rsidR="0024786A">
        <w:t>)</w:t>
      </w:r>
      <w:r>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w:t>
      </w:r>
      <w:r w:rsidR="00E33C1E">
        <w:lastRenderedPageBreak/>
        <w:t xml:space="preserve">content displayed and how the user would see and interact with it. </w:t>
      </w:r>
      <w:r w:rsidR="001F4B5C">
        <w:t xml:space="preserve">The layout design and content displayed was based on user reflections from the initial interviews as well as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In accordance to the research done by </w:t>
      </w:r>
      <w:r w:rsidR="001F4B5C">
        <w:fldChar w:fldCharType="begin"/>
      </w:r>
      <w:r w:rsidR="001F4B5C">
        <w:instrText xml:space="preserve"> ADDIN ZOTERO_ITEM CSL_CITATION {"citationID":"XAorXMw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1F4B5C">
        <w:fldChar w:fldCharType="separate"/>
      </w:r>
      <w:r w:rsidR="001F4B5C">
        <w:rPr>
          <w:noProof/>
        </w:rPr>
        <w:t>(Heer et al., 2007)</w:t>
      </w:r>
      <w:r w:rsidR="001F4B5C">
        <w:fldChar w:fldCharType="end"/>
      </w:r>
      <w:r w:rsidR="001F4B5C">
        <w:t xml:space="preserve"> by creating a design that is reminiscent of software the users are used to and comfortable with you can leverage their prior experience and create an environment with a lower point of entry.</w:t>
      </w:r>
    </w:p>
    <w:p w14:paraId="59CCCD39" w14:textId="77777777" w:rsidR="00A27B95" w:rsidRDefault="00A27B95" w:rsidP="00A27B95">
      <w:pPr>
        <w:keepNext/>
        <w:jc w:val="center"/>
      </w:pPr>
      <w:r w:rsidRPr="00A27B95">
        <w:rPr>
          <w:noProof/>
        </w:rPr>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57D3F125" w:rsidR="001F4DE9" w:rsidRDefault="00A27B95" w:rsidP="00A27B95">
      <w:pPr>
        <w:pStyle w:val="Caption"/>
        <w:jc w:val="center"/>
      </w:pPr>
      <w:bookmarkStart w:id="54" w:name="_Ref133499747"/>
      <w:r>
        <w:t xml:space="preserve">Figure </w:t>
      </w:r>
      <w:r>
        <w:fldChar w:fldCharType="begin"/>
      </w:r>
      <w:r>
        <w:instrText xml:space="preserve"> SEQ Figure \* ARABIC </w:instrText>
      </w:r>
      <w:r>
        <w:fldChar w:fldCharType="separate"/>
      </w:r>
      <w:r w:rsidR="00603BBE">
        <w:rPr>
          <w:noProof/>
        </w:rPr>
        <w:t>4</w:t>
      </w:r>
      <w:r>
        <w:fldChar w:fldCharType="end"/>
      </w:r>
      <w:bookmarkEnd w:id="54"/>
      <w:r>
        <w:t>. Iterations on the layout and design language</w:t>
      </w:r>
    </w:p>
    <w:p w14:paraId="538BE6A8" w14:textId="1F4A987B" w:rsidR="00DE7FA1" w:rsidRDefault="002B2C57" w:rsidP="006B3E39">
      <w:r>
        <w:t xml:space="preserve">A built-in function in Figma is the ability to mock-up a semi-interactive user flow. </w:t>
      </w:r>
      <w:commentRangeStart w:id="55"/>
      <w:r>
        <w:t xml:space="preserve">Without the need to program in code it is possible </w:t>
      </w:r>
      <w:commentRangeEnd w:id="55"/>
      <w:r>
        <w:rPr>
          <w:rStyle w:val="CommentReference"/>
        </w:rPr>
        <w:commentReference w:id="55"/>
      </w:r>
      <w:r>
        <w:t xml:space="preserve">to design clickable user flows. The benefit of making interactive flows in Figma in comparison to an actual code implementation is the speed of implementation. With the </w:t>
      </w:r>
      <w:proofErr w:type="gramStart"/>
      <w:r>
        <w:t>aforementioned design</w:t>
      </w:r>
      <w:proofErr w:type="gramEnd"/>
      <w:r>
        <w:t xml:space="preserve"> system made with modular components, interactions and flows that would require a larger time investment to code can be first prototyped </w:t>
      </w:r>
      <w:r w:rsidR="00BD0180">
        <w:t xml:space="preserve">and tested. The interactive prototypes made in Figma provide an insight to the </w:t>
      </w:r>
      <w:commentRangeStart w:id="56"/>
      <w:r w:rsidR="00BD0180">
        <w:t>look and fee</w:t>
      </w:r>
      <w:r w:rsidR="006B3E39">
        <w:t>l</w:t>
      </w:r>
      <w:commentRangeEnd w:id="56"/>
      <w:r w:rsidR="00BD0180">
        <w:rPr>
          <w:rStyle w:val="CommentReference"/>
        </w:rPr>
        <w:commentReference w:id="56"/>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it is important to note that the prototypes only </w:t>
      </w:r>
      <w:r w:rsidR="002F2D7C">
        <w:t>exist</w:t>
      </w:r>
      <w:r w:rsidR="006B3E39">
        <w:t xml:space="preserve">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1F3EDC">
        <w:fldChar w:fldCharType="begin"/>
      </w:r>
      <w:r w:rsidR="001F3EDC">
        <w:instrText xml:space="preserve"> REF _Ref133499761 \h </w:instrText>
      </w:r>
      <w:r w:rsidR="001F3EDC">
        <w:fldChar w:fldCharType="separate"/>
      </w:r>
      <w:r w:rsidR="001F3EDC">
        <w:t xml:space="preserve">Figure </w:t>
      </w:r>
      <w:r w:rsidR="001F3EDC">
        <w:rPr>
          <w:noProof/>
        </w:rPr>
        <w:t>5</w:t>
      </w:r>
      <w:r w:rsidR="001F3EDC">
        <w:fldChar w:fldCharType="end"/>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lastRenderedPageBreak/>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2263" cy="3774117"/>
                    </a:xfrm>
                    <a:prstGeom prst="rect">
                      <a:avLst/>
                    </a:prstGeom>
                  </pic:spPr>
                </pic:pic>
              </a:graphicData>
            </a:graphic>
          </wp:inline>
        </w:drawing>
      </w:r>
    </w:p>
    <w:p w14:paraId="17A46D3F" w14:textId="10A82CC3" w:rsidR="00DE7FA1" w:rsidRDefault="00BD0B29" w:rsidP="00BD0B29">
      <w:pPr>
        <w:pStyle w:val="Caption"/>
        <w:jc w:val="center"/>
      </w:pPr>
      <w:bookmarkStart w:id="57" w:name="_Ref133499761"/>
      <w:r>
        <w:t xml:space="preserve">Figure </w:t>
      </w:r>
      <w:r>
        <w:fldChar w:fldCharType="begin"/>
      </w:r>
      <w:r>
        <w:instrText xml:space="preserve"> SEQ Figure \* ARABIC </w:instrText>
      </w:r>
      <w:r>
        <w:fldChar w:fldCharType="separate"/>
      </w:r>
      <w:r w:rsidR="00603BBE">
        <w:rPr>
          <w:noProof/>
        </w:rPr>
        <w:t>5</w:t>
      </w:r>
      <w:r>
        <w:fldChar w:fldCharType="end"/>
      </w:r>
      <w:bookmarkEnd w:id="57"/>
      <w:r>
        <w:t xml:space="preserve">. Filtering four options requires </w:t>
      </w:r>
      <w:r w:rsidR="0007736F">
        <w:t>many</w:t>
      </w:r>
      <w:r>
        <w:t xml:space="preserve"> intermediate </w:t>
      </w:r>
      <w:r w:rsidR="00D45C3F">
        <w:t>states.</w:t>
      </w:r>
    </w:p>
    <w:p w14:paraId="40CCD21D" w14:textId="6EFC32BA" w:rsidR="001F4DE9" w:rsidRDefault="00A100BA" w:rsidP="00151665">
      <w:r>
        <w:t xml:space="preserve">In that sense, the prototypes made in Figma are </w:t>
      </w:r>
      <w:commentRangeStart w:id="58"/>
      <w:r>
        <w:rPr>
          <w:i/>
          <w:iCs/>
        </w:rPr>
        <w:t xml:space="preserve">Wizard </w:t>
      </w:r>
      <w:commentRangeEnd w:id="58"/>
      <w:r w:rsidR="00AF1228">
        <w:rPr>
          <w:rStyle w:val="CommentReference"/>
        </w:rPr>
        <w:commentReference w:id="58"/>
      </w:r>
      <w:r>
        <w:rPr>
          <w:i/>
          <w:iCs/>
        </w:rPr>
        <w:t>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59"/>
      <w:r w:rsidR="002F2D7C">
        <w:t xml:space="preserve">action-reaction </w:t>
      </w:r>
      <w:commentRangeEnd w:id="59"/>
      <w:r w:rsidR="004425F5">
        <w:rPr>
          <w:rStyle w:val="CommentReference"/>
        </w:rPr>
        <w:commentReference w:id="59"/>
      </w:r>
      <w:r w:rsidR="002F2D7C">
        <w:t>from the prototype it is necessary to implement in code.</w:t>
      </w:r>
    </w:p>
    <w:p w14:paraId="62B9776E" w14:textId="39B7B6C6"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60"/>
      <w:r w:rsidR="00BD3120">
        <w:rPr>
          <w:i/>
          <w:iCs/>
        </w:rPr>
        <w:t>force-graph</w:t>
      </w:r>
      <w:commentRangeEnd w:id="60"/>
      <w:r w:rsidR="00D5532B">
        <w:rPr>
          <w:rStyle w:val="CommentReference"/>
        </w:rPr>
        <w:commentReference w:id="60"/>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BD3120">
        <w:t xml:space="preserve"> which is a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and allows users to implement dynamic </w:t>
      </w:r>
      <w:r w:rsidR="00BD3120">
        <w:rPr>
          <w:i/>
          <w:iCs/>
        </w:rPr>
        <w:t>force directed graphs</w:t>
      </w:r>
      <w:r w:rsidR="00BD3120">
        <w:t xml:space="preserve">. </w:t>
      </w:r>
      <w:r w:rsidR="00D5532B">
        <w:t>Besides using JavaScript, the prototype is also built upon a base HTML website with CSS styling.</w:t>
      </w:r>
    </w:p>
    <w:p w14:paraId="2B16992E" w14:textId="44CAC6ED" w:rsidR="004425F5" w:rsidRDefault="00BD3120" w:rsidP="00151665">
      <w:r>
        <w:t xml:space="preserve">The early prototyping stages when doing an implementation prototype consists largely of </w:t>
      </w:r>
      <w:commentRangeStart w:id="61"/>
      <w:r>
        <w:t xml:space="preserve">material exploration </w:t>
      </w:r>
      <w:commentRangeEnd w:id="61"/>
      <w:r>
        <w:rPr>
          <w:rStyle w:val="CommentReference"/>
        </w:rPr>
        <w:commentReference w:id="61"/>
      </w:r>
      <w:r>
        <w:t>and technical exercises to probe both the viability of the method for the developer and how in line the method is with the expected outcome. By exploring and iterating on simple concepts separately such as, reading data from JSON, dynamically updating nodes with JSON data, filtering data points, and implementing user input interactions I could later consolidate learnings and the built-up code base to construct a more comprehensive user flow (</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w:t>
      </w:r>
    </w:p>
    <w:p w14:paraId="1419D048" w14:textId="77777777" w:rsidR="00BD3120" w:rsidRDefault="00BD3120" w:rsidP="00BD3120">
      <w:pPr>
        <w:keepNext/>
        <w:jc w:val="center"/>
      </w:pPr>
      <w:r w:rsidRPr="00BD3120">
        <w:lastRenderedPageBreak/>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D831EFE" w:rsidR="00BD3120" w:rsidRDefault="00BD3120" w:rsidP="00BD3120">
      <w:pPr>
        <w:pStyle w:val="Caption"/>
        <w:jc w:val="center"/>
      </w:pPr>
      <w:bookmarkStart w:id="62" w:name="_Ref133499773"/>
      <w:r>
        <w:t xml:space="preserve">Figure </w:t>
      </w:r>
      <w:r>
        <w:fldChar w:fldCharType="begin"/>
      </w:r>
      <w:r>
        <w:instrText xml:space="preserve"> SEQ Figure \* ARABIC </w:instrText>
      </w:r>
      <w:r>
        <w:fldChar w:fldCharType="separate"/>
      </w:r>
      <w:r w:rsidR="00603BBE">
        <w:rPr>
          <w:noProof/>
        </w:rPr>
        <w:t>6</w:t>
      </w:r>
      <w:r>
        <w:fldChar w:fldCharType="end"/>
      </w:r>
      <w:bookmarkEnd w:id="62"/>
      <w:r>
        <w:t>. Early functional prototype for first user tests</w:t>
      </w:r>
    </w:p>
    <w:p w14:paraId="2CBC92EE" w14:textId="1B4B82FB"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 xml:space="preserve">) is comprised of made-up solution names, solution owners and roles as the information provided by IKEA is under confidentiality law. However, even though the data is placeholder the interactions and overall user </w:t>
      </w:r>
      <w:commentRangeStart w:id="63"/>
      <w:r>
        <w:t>experience is the same</w:t>
      </w:r>
      <w:commentRangeEnd w:id="63"/>
      <w:r w:rsidR="0033261A">
        <w:rPr>
          <w:rStyle w:val="CommentReference"/>
        </w:rPr>
        <w:commentReference w:id="63"/>
      </w:r>
      <w:r>
        <w:t>.</w:t>
      </w:r>
    </w:p>
    <w:p w14:paraId="61714C10" w14:textId="5350362A" w:rsidR="001F4DE9" w:rsidRPr="0033261A" w:rsidRDefault="0033261A" w:rsidP="001F4DE9">
      <w:r>
        <w:t>For the coming user tests there are two major prototypes to be tested, the Figma prototype, and the implementation prototype. Both approaching the design from different perspectives. The Figma prototype is focused on visual aesthetics and the interactions therein and its aim is to promote discussions with the users about the different representation of the data set. The implementation prototypes focus, while taking visual cues from the Figma design, is to show the user the interaction interplay between the data interface, data, and user through which a discussion of interaction aesthetics could be held. By separating the prototype into two more specialised prototypes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64" w:name="_Toc133404668"/>
      <w:r w:rsidRPr="00A100BA">
        <w:rPr>
          <w:lang w:val="en-US"/>
        </w:rPr>
        <w:t>User testing</w:t>
      </w:r>
      <w:bookmarkEnd w:id="64"/>
    </w:p>
    <w:p w14:paraId="15D47E5A" w14:textId="6815233D" w:rsidR="006623F7" w:rsidRDefault="006623F7" w:rsidP="006623F7">
      <w:pPr>
        <w:pStyle w:val="Heading3"/>
        <w:rPr>
          <w:lang w:val="en-US"/>
        </w:rPr>
      </w:pPr>
      <w:bookmarkStart w:id="65" w:name="_Toc133404669"/>
      <w:r>
        <w:rPr>
          <w:lang w:val="en-US"/>
        </w:rPr>
        <w:t>Paper about user testing?</w:t>
      </w:r>
      <w:bookmarkEnd w:id="65"/>
    </w:p>
    <w:p w14:paraId="62E285D9" w14:textId="1BEF0334" w:rsidR="00914D03" w:rsidRPr="00914D03" w:rsidRDefault="00914D03" w:rsidP="00914D03">
      <w:pPr>
        <w:pStyle w:val="ListParagraph"/>
        <w:numPr>
          <w:ilvl w:val="0"/>
          <w:numId w:val="5"/>
        </w:numPr>
        <w:rPr>
          <w:lang w:val="sv-SE"/>
        </w:rPr>
      </w:pPr>
      <w:commentRangeStart w:id="66"/>
      <w:r w:rsidRPr="00914D03">
        <w:rPr>
          <w:lang w:val="sv-SE"/>
        </w:rPr>
        <w:t>Har någon på Zotero</w:t>
      </w:r>
      <w:commentRangeEnd w:id="66"/>
      <w:r w:rsidR="0007736F">
        <w:rPr>
          <w:rStyle w:val="CommentReference"/>
        </w:rPr>
        <w:commentReference w:id="66"/>
      </w:r>
    </w:p>
    <w:p w14:paraId="7027BA3C" w14:textId="5AFF31CE" w:rsidR="00E96017" w:rsidRDefault="001D69C1" w:rsidP="00151665">
      <w:pPr>
        <w:pStyle w:val="Heading3"/>
      </w:pPr>
      <w:bookmarkStart w:id="67" w:name="_Toc133404670"/>
      <w:r>
        <w:t xml:space="preserve">Planning and </w:t>
      </w:r>
      <w:r w:rsidR="006623F7">
        <w:t>user test process</w:t>
      </w:r>
      <w:bookmarkEnd w:id="67"/>
    </w:p>
    <w:p w14:paraId="56503948" w14:textId="0642AB5D" w:rsidR="005E2B1E" w:rsidRDefault="005E2B1E" w:rsidP="005E2B1E">
      <w:r>
        <w:t xml:space="preserve">User testing was conducted in two sessions with four of the users that were in the initial interviews. Some more additional testing was done, however, more informally through </w:t>
      </w:r>
      <w:r w:rsidR="00EE4FC0">
        <w:t>other in-person</w:t>
      </w:r>
      <w:r>
        <w:t xml:space="preserve"> meetings and e-mail communication. The testing sessions were staggered with a few days between. This was, in part, due to practicalities of finding times with the users as well as allowing time for iteration between sessions. The additional testing opportunities arose spontaneously through regular discussions where a user, after exclaiming an </w:t>
      </w:r>
      <w:r>
        <w:lastRenderedPageBreak/>
        <w:t xml:space="preserve">interest to try the prototype, </w:t>
      </w:r>
      <w:r w:rsidR="00B86131">
        <w:t>tested and provided feedback on the spot. Similarly, the test done over e-mail was due to one of the initial users falling ill before meeting.</w:t>
      </w:r>
    </w:p>
    <w:p w14:paraId="77C59199" w14:textId="0BCDF9B2" w:rsidR="00B86131" w:rsidRDefault="00B86131" w:rsidP="005E2B1E">
      <w:r>
        <w:t xml:space="preserve">The process of conducting the user test with both the implementation and visual prototype was similar </w:t>
      </w:r>
      <w:r w:rsidR="00071B83">
        <w:t>in structure to the informal interviews held during the early research study. In short, the tests were conducted as follows:</w:t>
      </w:r>
    </w:p>
    <w:p w14:paraId="33810716" w14:textId="706FEB64" w:rsidR="00071B83" w:rsidRDefault="00071B83" w:rsidP="00071B83">
      <w:pPr>
        <w:pStyle w:val="ListParagraph"/>
        <w:numPr>
          <w:ilvl w:val="0"/>
          <w:numId w:val="28"/>
        </w:numPr>
      </w:pPr>
      <w:r>
        <w:t>Reiterate for the user the purpose of the design regarding the initial problem statement and what we talked about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3FF3D44C" w:rsidR="001722E5" w:rsidRDefault="001722E5" w:rsidP="00F5149A">
      <w:pPr>
        <w:pStyle w:val="ListParagraph"/>
        <w:numPr>
          <w:ilvl w:val="0"/>
          <w:numId w:val="28"/>
        </w:numPr>
      </w:pPr>
      <w:r>
        <w:t>Lastly, a discussion with the user where they could go back through the prototypes and point to aspects that could be either changed or improved.</w:t>
      </w:r>
    </w:p>
    <w:p w14:paraId="5FD79009" w14:textId="1C20B02C" w:rsidR="006623F7" w:rsidRDefault="006623F7" w:rsidP="006623F7">
      <w:r>
        <w:t xml:space="preserve">After the user test was finished, I compared and showed the notes I took to assure I had not missed or misinterpreted the </w:t>
      </w:r>
      <w:r w:rsidR="00B8233D">
        <w:t>user’s</w:t>
      </w:r>
      <w:r>
        <w:t xml:space="preserve"> input. The process for the spontaneous user tests followed a similar process although shortened due to their specific circumstances.</w:t>
      </w:r>
    </w:p>
    <w:p w14:paraId="3905E6A3" w14:textId="69A38093" w:rsidR="00A71BC3" w:rsidRPr="00A71BC3" w:rsidRDefault="00A71BC3" w:rsidP="006623F7">
      <w:pPr>
        <w:rPr>
          <w:u w:val="single"/>
        </w:rPr>
      </w:pPr>
      <w:r>
        <w:t xml:space="preserve">The data used in the prototypes is completely fake and fabricated due to organisational secrecy. Testing with internal users I was allowed to use real data, however since the most prototype testing was conducted through a publicly accessible website the data had to be sanitised to </w:t>
      </w:r>
      <w:r>
        <w:rPr>
          <w:i/>
          <w:iCs/>
        </w:rPr>
        <w:t>resemble</w:t>
      </w:r>
      <w:r>
        <w:t xml:space="preserve"> the original data set rather than </w:t>
      </w:r>
      <w:r>
        <w:rPr>
          <w:i/>
          <w:iCs/>
        </w:rPr>
        <w:t>represent</w:t>
      </w:r>
      <w:r>
        <w:t xml:space="preserve"> it. To counteract possible user input regarding this change, the data was formatted in a way that at a cursory glance seemed like real solutions. This was done by imitating the naming schema commonly used in IKEA products e.g., a capitalised Swedish word, often a location or noun for example: “</w:t>
      </w:r>
      <w:r>
        <w:rPr>
          <w:i/>
          <w:iCs/>
        </w:rPr>
        <w:t>MÖCKELN</w:t>
      </w:r>
      <w:r>
        <w:t>”, “</w:t>
      </w:r>
      <w:r>
        <w:rPr>
          <w:i/>
          <w:iCs/>
        </w:rPr>
        <w:t>INSEXNYCKEL</w:t>
      </w:r>
      <w:r>
        <w:t>”, or “</w:t>
      </w:r>
      <w:r>
        <w:rPr>
          <w:i/>
          <w:iCs/>
        </w:rPr>
        <w:t>AGUNNARYD</w:t>
      </w:r>
      <w:r>
        <w:t>”.</w:t>
      </w:r>
    </w:p>
    <w:p w14:paraId="7183CBAC" w14:textId="77777777" w:rsidR="0007736F" w:rsidRDefault="001722E5" w:rsidP="0078609B">
      <w:r>
        <w:t xml:space="preserve">Since the main user group on this project consists of UX Designers, the method of user testing relied on the </w:t>
      </w:r>
      <w:r w:rsidR="006623F7">
        <w:t>user’s</w:t>
      </w:r>
      <w:r>
        <w:t xml:space="preserve"> expertise in design. By pivoting the tests to allow the user to freely discuss the prototype, from their perspective as a UX Designer, I could get feedback that not only improved practical aspects such as visuals and interaction but also aspects of the design that regarded user flow and accessibility. The </w:t>
      </w:r>
      <w:r w:rsidR="006623F7">
        <w:t>user’s</w:t>
      </w:r>
      <w:r>
        <w:t xml:space="preserve"> familiarity with design methodologies common to both UX and Interaction Design promoted an environment where, instead of the usual designer/user dynamic, the users and I could approach the prototypes </w:t>
      </w:r>
      <w:r w:rsidR="00E05D68">
        <w:t>as design equals</w:t>
      </w:r>
      <w:r>
        <w:t>.</w:t>
      </w:r>
      <w:r w:rsidR="00B8233D">
        <w:t xml:space="preserve"> Although this project is not strictly intended to be about, or aims to be, about co-design, implementation of co-design methodologies and principles can yield results that would otherwise be missed if</w:t>
      </w:r>
      <w:r w:rsidR="00984D43">
        <w:t xml:space="preserve"> you held</w:t>
      </w:r>
      <w:r w:rsidR="00B8233D">
        <w:t xml:space="preserve"> a more traditional view on the </w:t>
      </w:r>
      <w:r w:rsidR="00984D43">
        <w:t>user/designer</w:t>
      </w:r>
      <w:r w:rsidR="00B8233D">
        <w:t xml:space="preserve"> relationship</w:t>
      </w:r>
      <w:r w:rsidR="00984D43">
        <w:t>.</w:t>
      </w:r>
    </w:p>
    <w:p w14:paraId="71998154" w14:textId="49E501D3" w:rsidR="0078609B" w:rsidRPr="0007736F" w:rsidRDefault="0078609B" w:rsidP="0078609B">
      <w:r w:rsidRPr="0078609B">
        <w:rPr>
          <w:lang w:val="en-US"/>
        </w:rPr>
        <w:lastRenderedPageBreak/>
        <w:t>Lastly, in the following section where</w:t>
      </w:r>
      <w:r>
        <w:rPr>
          <w:lang w:val="en-US"/>
        </w:rPr>
        <w:t xml:space="preserve"> I discuss the prototype iterations brought forth during user testing one main aspect should be noted about how the process of user testing unfolded and how it intertwined with the sketching process that happened simultaneously.  Each user testing session had one or two main prototypes that were the intended subjects for testing. However, due to the reasons stated above about the users also being designers, after testing the finished prototypes, often discussions lead to impromptu displays of unfinished sketches to demonstrate aspects of the design I was working on but was not ready to call “finished”. </w:t>
      </w:r>
      <w:commentRangeStart w:id="68"/>
      <w:r>
        <w:rPr>
          <w:lang w:val="en-US"/>
        </w:rPr>
        <w:t>A result of this is an iterative workflow which is more “back and forth” between prototype versions rather than staged as is usually common in user testing</w:t>
      </w:r>
      <w:commentRangeEnd w:id="68"/>
      <w:r>
        <w:rPr>
          <w:rStyle w:val="CommentReference"/>
        </w:rPr>
        <w:commentReference w:id="68"/>
      </w:r>
      <w:r>
        <w:rPr>
          <w:lang w:val="en-US"/>
        </w:rPr>
        <w:t xml:space="preserve">. This means that several prototype iterations share multiple user testing groups with their own feedback and input, therefore the following section will focus on each distinctive </w:t>
      </w:r>
      <w:r>
        <w:rPr>
          <w:i/>
          <w:iCs/>
          <w:lang w:val="en-US"/>
        </w:rPr>
        <w:t>generation</w:t>
      </w:r>
      <w:r>
        <w:rPr>
          <w:lang w:val="en-US"/>
        </w:rPr>
        <w:t xml:space="preserve"> of prototype rather than user testing sessions. </w:t>
      </w:r>
    </w:p>
    <w:p w14:paraId="1E6F407B" w14:textId="3E352E8E" w:rsidR="001D69C1" w:rsidRDefault="00842AF1" w:rsidP="001D69C1">
      <w:pPr>
        <w:pStyle w:val="Heading3"/>
      </w:pPr>
      <w:bookmarkStart w:id="69" w:name="_Toc133404671"/>
      <w:commentRangeStart w:id="70"/>
      <w:commentRangeStart w:id="71"/>
      <w:r>
        <w:t>Iterating on the design</w:t>
      </w:r>
      <w:commentRangeEnd w:id="70"/>
      <w:r w:rsidR="009F000E">
        <w:rPr>
          <w:rStyle w:val="CommentReference"/>
          <w:rFonts w:ascii="Georgia" w:hAnsi="Georgia"/>
          <w:color w:val="auto"/>
        </w:rPr>
        <w:commentReference w:id="70"/>
      </w:r>
      <w:commentRangeEnd w:id="71"/>
      <w:r w:rsidR="0063498E">
        <w:rPr>
          <w:rStyle w:val="CommentReference"/>
          <w:rFonts w:ascii="Georgia" w:hAnsi="Georgia"/>
          <w:color w:val="auto"/>
        </w:rPr>
        <w:commentReference w:id="71"/>
      </w:r>
      <w:bookmarkEnd w:id="69"/>
    </w:p>
    <w:p w14:paraId="19510FB2" w14:textId="22486853" w:rsidR="00C362BE" w:rsidRDefault="00C362BE" w:rsidP="00C362BE">
      <w:pPr>
        <w:pStyle w:val="Heading4"/>
      </w:pPr>
      <w:r>
        <w:t>Implementation Gen 1</w:t>
      </w:r>
      <w:r w:rsidR="00CD6D30">
        <w:t xml:space="preserve"> &amp; </w:t>
      </w:r>
      <w:r w:rsidR="0022040E">
        <w:t>2 (</w:t>
      </w:r>
      <w:r w:rsidR="001E1336">
        <w:t>1.5</w:t>
      </w:r>
      <w:r w:rsidR="0022040E">
        <w:t>)</w:t>
      </w:r>
    </w:p>
    <w:p w14:paraId="6229B86E" w14:textId="25E8F851" w:rsidR="00842AF1" w:rsidRDefault="00B053D4" w:rsidP="00842AF1">
      <w:r>
        <w:t xml:space="preserve">I presented </w:t>
      </w:r>
      <w:r>
        <w:rPr>
          <w:i/>
          <w:iCs/>
        </w:rPr>
        <w:t>Implementation Gen 1</w:t>
      </w:r>
      <w:r w:rsidR="00CD6D30">
        <w:rPr>
          <w:i/>
          <w:iCs/>
        </w:rPr>
        <w:t xml:space="preserve"> and Gen </w:t>
      </w:r>
      <w:r w:rsidR="0022040E">
        <w:rPr>
          <w:i/>
          <w:iCs/>
        </w:rPr>
        <w:t>2 (1.5)</w:t>
      </w:r>
      <w:r>
        <w:t xml:space="preserve"> (</w:t>
      </w:r>
      <w:r w:rsidR="001F3EDC">
        <w:fldChar w:fldCharType="begin"/>
      </w:r>
      <w:r w:rsidR="001F3EDC">
        <w:instrText xml:space="preserve"> REF _Ref133499799 \h </w:instrText>
      </w:r>
      <w:r w:rsidR="001F3EDC">
        <w:fldChar w:fldCharType="separate"/>
      </w:r>
      <w:r w:rsidR="001F3EDC">
        <w:t xml:space="preserve">Figure </w:t>
      </w:r>
      <w:r w:rsidR="001F3EDC">
        <w:rPr>
          <w:noProof/>
        </w:rPr>
        <w:t>7</w:t>
      </w:r>
      <w:r w:rsidR="001F3EDC">
        <w:fldChar w:fldCharType="end"/>
      </w:r>
      <w:r w:rsidR="001F3EDC">
        <w:t xml:space="preserve"> </w:t>
      </w:r>
      <w:r w:rsidR="00F752D9">
        <w:t>below</w:t>
      </w:r>
      <w:r>
        <w:t>) to the assigned supervisor at IKEA</w:t>
      </w:r>
      <w:r w:rsidR="00F95480">
        <w:t>, the supervisor from MAU,</w:t>
      </w:r>
      <w:r w:rsidR="00736B94">
        <w:t xml:space="preserve"> </w:t>
      </w:r>
      <w:r>
        <w:t xml:space="preserve">fellow Interaction Design </w:t>
      </w:r>
      <w:r w:rsidR="001124EF">
        <w:t>bachelors</w:t>
      </w:r>
      <w:r w:rsidR="00736B94">
        <w:t xml:space="preserve">, </w:t>
      </w:r>
      <w:r w:rsidR="00CD6D30">
        <w:t>and later</w:t>
      </w:r>
      <w:r w:rsidR="00736B94">
        <w:t xml:space="preserve"> two of the UX Designer users at IKEA</w:t>
      </w:r>
      <w:r w:rsidR="001124EF">
        <w:t>.</w:t>
      </w:r>
      <w:r w:rsidR="00CD6D30">
        <w:t xml:space="preserve"> Gen 1 &amp; 2</w:t>
      </w:r>
      <w:r w:rsidR="00574F18">
        <w:t xml:space="preserve"> (1.5)</w:t>
      </w:r>
      <w:r w:rsidR="00CD6D30">
        <w:t xml:space="preserve"> are bundled together as they were both tested at the same time due to reasons developed later.</w:t>
      </w:r>
      <w:r w:rsidR="00D75FF8">
        <w:t xml:space="preserve"> The version of Gen 2 tested in this first round was an early implementation and was iterated upon further for the second round of user testing.</w:t>
      </w:r>
    </w:p>
    <w:p w14:paraId="3A23F62F" w14:textId="36164268" w:rsidR="00BE7F4F" w:rsidRDefault="001124EF" w:rsidP="00842AF1">
      <w:r>
        <w:t xml:space="preserve">From this </w:t>
      </w:r>
      <w:r w:rsidR="00CD6D30">
        <w:t>first</w:t>
      </w:r>
      <w:r>
        <w:t xml:space="preserve"> phase</w:t>
      </w:r>
      <w:r w:rsidR="00CD6D30">
        <w:t xml:space="preserve"> of testing</w:t>
      </w:r>
      <w:r>
        <w:t xml:space="preserve"> </w:t>
      </w:r>
      <w:r w:rsidR="00D2711C">
        <w:t>two major themes of issues arose, visual and interactive. Testers found the overall visual</w:t>
      </w:r>
      <w:r w:rsidR="00BE7F4F">
        <w:t xml:space="preserve"> design</w:t>
      </w:r>
      <w:r w:rsidR="00D2711C">
        <w:t xml:space="preserve"> of the prototype to be unappealing to the point of distracting from the intended interactions. The lack of labelling on each solution made finding specific solutions more difficult</w:t>
      </w:r>
      <w:r w:rsidR="00F95480">
        <w:t xml:space="preserve">. </w:t>
      </w:r>
      <w:r w:rsidR="00BE7F4F">
        <w:t xml:space="preserve">Similarly, in this </w:t>
      </w:r>
      <w:r w:rsidR="00D731DB">
        <w:t>initial iteration users could neither see the direction of the data flow nor what type of data, this was a highly requested addition from end users.</w:t>
      </w:r>
    </w:p>
    <w:p w14:paraId="446DC00A" w14:textId="4E718379" w:rsidR="00F95480" w:rsidRDefault="00F95480" w:rsidP="00842AF1">
      <w:r>
        <w:t>The filtering interactions made possible through the checkboxes at the top of the screen where naively implemented and resulted in a jarring change in the visualisation, further confusing the testers</w:t>
      </w:r>
      <w:r w:rsidR="009D2D61">
        <w:t xml:space="preserve"> (</w:t>
      </w:r>
      <w:r w:rsidR="001F3EDC">
        <w:fldChar w:fldCharType="begin"/>
      </w:r>
      <w:r w:rsidR="001F3EDC">
        <w:instrText xml:space="preserve"> REF _Ref133499807 \h </w:instrText>
      </w:r>
      <w:r w:rsidR="001F3EDC">
        <w:fldChar w:fldCharType="separate"/>
      </w:r>
      <w:r w:rsidR="001F3EDC">
        <w:t xml:space="preserve">Figure </w:t>
      </w:r>
      <w:r w:rsidR="001F3EDC">
        <w:rPr>
          <w:noProof/>
        </w:rPr>
        <w:t>8</w:t>
      </w:r>
      <w:r w:rsidR="001F3EDC">
        <w:fldChar w:fldCharType="end"/>
      </w:r>
      <w:r w:rsidR="001F3EDC">
        <w:t xml:space="preserve"> </w:t>
      </w:r>
      <w:r w:rsidR="0063498E">
        <w:t>below</w:t>
      </w:r>
      <w:r w:rsidR="009D2D61">
        <w:t>)</w:t>
      </w:r>
      <w:r>
        <w:t>. One tester also asked for a more in-depth filtering system</w:t>
      </w:r>
      <w:r w:rsidR="005E6991">
        <w:t xml:space="preserve"> that included tags connected to each solution.</w:t>
      </w:r>
      <w:r w:rsidR="00D731DB">
        <w:t xml:space="preserve"> Users also requested a clearer way of visualising what filters where currently active in the visualisation.</w:t>
      </w:r>
      <w:r w:rsidR="000C3101">
        <w:t xml:space="preserve"> A part missing from these prototypes where the implementation of data flow and data content which was one of the requested functions from the user research, this was reiterated by users through testing as well.</w:t>
      </w:r>
    </w:p>
    <w:p w14:paraId="41966EFA" w14:textId="13F8484F" w:rsidR="00D731DB" w:rsidRDefault="00D731DB" w:rsidP="00842AF1">
      <w:r>
        <w:t xml:space="preserve">Overall, end users enjoyed the prototype conceptually, although not visually, and could see how it could be implemented into their workflow. One user said </w:t>
      </w:r>
      <w:r w:rsidR="00165F0D">
        <w:t>regarding</w:t>
      </w:r>
      <w:r>
        <w:t xml:space="preserve"> the difference of this type of visualisation compared to the excel </w:t>
      </w:r>
      <w:r>
        <w:lastRenderedPageBreak/>
        <w:t>sheets they’re accustomed to: “</w:t>
      </w:r>
      <w:r>
        <w:rPr>
          <w:i/>
          <w:iCs/>
        </w:rPr>
        <w:t xml:space="preserve">At the moment the digital solution landscape is quite abstract for </w:t>
      </w:r>
      <w:r w:rsidR="00AD35E1">
        <w:rPr>
          <w:i/>
          <w:iCs/>
        </w:rPr>
        <w:t>me,</w:t>
      </w:r>
      <w:r w:rsidR="00D07E99">
        <w:rPr>
          <w:i/>
          <w:iCs/>
        </w:rPr>
        <w:t xml:space="preserve"> and I don’t get how any of it fits together</w:t>
      </w:r>
      <w:r>
        <w:rPr>
          <w:i/>
          <w:iCs/>
        </w:rPr>
        <w:t>, this really make it concrete.</w:t>
      </w:r>
      <w:r>
        <w:t>”.</w:t>
      </w:r>
    </w:p>
    <w:p w14:paraId="075204A5" w14:textId="3DEC8F3F" w:rsidR="00CD6D30" w:rsidRDefault="00CD6D30" w:rsidP="00842AF1">
      <w:r>
        <w:t>Some of the issues brought up by user through testing was not, for example the visual aesthetics, completely unsurprising which prompted a visual redesign borrowing inspiration from the technical sketches developed “between” prototype iterations. Note that the main difference between Gen 1 and Gen 2 is mainly visual with similar filtering interactions. Therefore, when approaching the first round of user tests with end users I was prepared to meet the users’ feedback constructively with sketches prepared in advance. This allowed both me and the user to discuss the prototype with the sketch as a “canvas” for ideation.</w:t>
      </w:r>
    </w:p>
    <w:p w14:paraId="47F09902" w14:textId="77777777" w:rsidR="00157AD0" w:rsidRDefault="00E05D68" w:rsidP="00157AD0">
      <w:pPr>
        <w:keepNext/>
        <w:jc w:val="center"/>
      </w:pPr>
      <w:r>
        <w:rPr>
          <w:noProof/>
        </w:rPr>
        <w:drawing>
          <wp:inline distT="0" distB="0" distL="0" distR="0" wp14:anchorId="7EE08ECD" wp14:editId="418D6949">
            <wp:extent cx="3960780" cy="235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60780" cy="2350800"/>
                    </a:xfrm>
                    <a:prstGeom prst="rect">
                      <a:avLst/>
                    </a:prstGeom>
                  </pic:spPr>
                </pic:pic>
              </a:graphicData>
            </a:graphic>
          </wp:inline>
        </w:drawing>
      </w:r>
    </w:p>
    <w:p w14:paraId="1B211BF8" w14:textId="4A67F26F" w:rsidR="00E05D68" w:rsidRDefault="00157AD0" w:rsidP="00157AD0">
      <w:pPr>
        <w:pStyle w:val="Caption"/>
        <w:jc w:val="center"/>
      </w:pPr>
      <w:bookmarkStart w:id="72" w:name="_Ref133499799"/>
      <w:r>
        <w:t xml:space="preserve">Figure </w:t>
      </w:r>
      <w:r>
        <w:fldChar w:fldCharType="begin"/>
      </w:r>
      <w:r>
        <w:instrText xml:space="preserve"> SEQ Figure \* ARABIC </w:instrText>
      </w:r>
      <w:r>
        <w:fldChar w:fldCharType="separate"/>
      </w:r>
      <w:r w:rsidR="00603BBE">
        <w:rPr>
          <w:noProof/>
        </w:rPr>
        <w:t>7</w:t>
      </w:r>
      <w:r>
        <w:fldChar w:fldCharType="end"/>
      </w:r>
      <w:bookmarkEnd w:id="72"/>
      <w:r>
        <w:t>. Implementation prototype iterations</w:t>
      </w:r>
      <w:r w:rsidR="00B053D4">
        <w:t xml:space="preserve"> 1-4.</w:t>
      </w:r>
    </w:p>
    <w:p w14:paraId="7C29C12A" w14:textId="77777777" w:rsidR="00B7713D" w:rsidRDefault="00B7713D" w:rsidP="00B7713D">
      <w:pPr>
        <w:pStyle w:val="Heading4"/>
      </w:pPr>
      <w:r>
        <w:t>Implementation Gen 2 &amp; 3</w:t>
      </w:r>
    </w:p>
    <w:p w14:paraId="68E45068" w14:textId="77777777" w:rsidR="00B7713D" w:rsidRDefault="00B7713D" w:rsidP="00B7713D">
      <w:r>
        <w:t xml:space="preserve">After the first round of user testing further technical and visual iterations were done to arrive at what became the final iteration of </w:t>
      </w:r>
      <w:r>
        <w:rPr>
          <w:i/>
          <w:iCs/>
        </w:rPr>
        <w:t>Gen 2</w:t>
      </w:r>
      <w:r>
        <w:t>. The user feedback in this session still involved some discussions on aesthetics but focused overall more on interactions and user flow.</w:t>
      </w:r>
    </w:p>
    <w:p w14:paraId="55CA27B9" w14:textId="77777777" w:rsidR="00DB1CFF" w:rsidRDefault="00B7713D" w:rsidP="00B7713D">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it to be. </w:t>
      </w:r>
      <w:r w:rsidR="009D2D61">
        <w:t>Similarly,</w:t>
      </w:r>
      <w:r>
        <w:t xml:space="preserve"> from a point of accessibility the colours did not allow for easy reading du</w:t>
      </w:r>
      <w:r w:rsidR="00C551CC">
        <w:t>e</w:t>
      </w:r>
      <w:r>
        <w:t xml:space="preserve"> to differing contrasts.</w:t>
      </w:r>
      <w:r w:rsidR="00DB1CFF">
        <w:t xml:space="preserve"> As a further effect of the visual design having poor contrast, high usage of box shadows, inconsistent text sizing, and use of white space, users found the prototype to have a lot of visual noise which distracted from the intended user flow.</w:t>
      </w:r>
    </w:p>
    <w:p w14:paraId="237DD2D7" w14:textId="41962A14" w:rsidR="00B00925" w:rsidRDefault="000832D7" w:rsidP="00B7713D">
      <w:r>
        <w:t xml:space="preserve">To address earlier feedback about data flow, </w:t>
      </w:r>
      <w:r w:rsidR="00912B44">
        <w:t>Gen 2</w:t>
      </w:r>
      <w:r>
        <w:t xml:space="preserve"> implemented a particle system which </w:t>
      </w:r>
      <w:r w:rsidR="00912B44">
        <w:t>visualised the flow of data between solutions along the lines connecting each node. However, though implicitly understood by the users on a micro scale between individual solutions</w:t>
      </w:r>
      <w:r w:rsidR="00F72F1C">
        <w:t>,</w:t>
      </w:r>
      <w:r w:rsidR="00912B44">
        <w:t xml:space="preserve"> the particles on a </w:t>
      </w:r>
      <w:r w:rsidR="00F72F1C">
        <w:t>zoomed-out</w:t>
      </w:r>
      <w:r w:rsidR="00912B44">
        <w:t xml:space="preserve"> </w:t>
      </w:r>
      <w:r w:rsidR="00912B44">
        <w:lastRenderedPageBreak/>
        <w:t>macro scale more resembled thousands of ants and did not convey the data flow in any practical sense.</w:t>
      </w:r>
      <w:r w:rsidR="00F72F1C">
        <w:t xml:space="preserve"> This implementation showed users </w:t>
      </w:r>
      <w:r w:rsidR="00F72F1C">
        <w:rPr>
          <w:i/>
          <w:iCs/>
        </w:rPr>
        <w:t>how</w:t>
      </w:r>
      <w:r w:rsidR="00F72F1C">
        <w:t xml:space="preserve"> and </w:t>
      </w:r>
      <w:r w:rsidR="00F72F1C">
        <w:rPr>
          <w:i/>
          <w:iCs/>
        </w:rPr>
        <w:t>where</w:t>
      </w:r>
      <w:r w:rsidR="00F72F1C">
        <w:t xml:space="preserve"> data flowed but missed the crucial aspect of </w:t>
      </w:r>
      <w:r w:rsidR="00F72F1C">
        <w:rPr>
          <w:i/>
          <w:iCs/>
        </w:rPr>
        <w:t>what</w:t>
      </w:r>
      <w:r w:rsidR="00F72F1C">
        <w:t xml:space="preserve"> data flows between solutions. This was not part of the data</w:t>
      </w:r>
      <w:r w:rsidR="008A3C29">
        <w:t xml:space="preserve"> set</w:t>
      </w:r>
      <w:r w:rsidR="00F72F1C">
        <w:t xml:space="preserve"> provided and had to be mocked up</w:t>
      </w:r>
      <w:r w:rsidR="00F65A61">
        <w:t xml:space="preserve"> in the following iteration</w:t>
      </w:r>
      <w:r w:rsidR="00F72F1C">
        <w:t xml:space="preserve">. </w:t>
      </w:r>
    </w:p>
    <w:p w14:paraId="7D7B91C3" w14:textId="29786787" w:rsidR="009F000E" w:rsidRDefault="009F000E" w:rsidP="00B7713D">
      <w:r>
        <w:t>As each prototype got iterated upon and became more detailed, so did the feedback. Some user feedback regarded bugs in the prototype which arose as a limitation of my own proficiency in programming. However, at this level of fidelity discussions regarding the interactions no longer lingered on basics or bug but rather looked forward to possible future implementations of new interactions and data connections. Such future implementation. Requests from users included the ability to specify their own processes and tags, a way to clear filters, clearer user flows for filtering, a search function</w:t>
      </w:r>
      <w:r w:rsidR="00425476">
        <w:t>, a way to edit/ add solutions, the ability to “favourite” solutions, and other data specific requests.</w:t>
      </w:r>
    </w:p>
    <w:p w14:paraId="5D632148" w14:textId="75F069C0" w:rsidR="00A30C54" w:rsidRPr="00633611" w:rsidRDefault="00A30C54" w:rsidP="00A30C54">
      <w:pPr>
        <w:pStyle w:val="ListParagraph"/>
        <w:numPr>
          <w:ilvl w:val="0"/>
          <w:numId w:val="5"/>
        </w:numPr>
        <w:rPr>
          <w:highlight w:val="yellow"/>
        </w:rPr>
      </w:pPr>
      <w:proofErr w:type="spellStart"/>
      <w:r w:rsidRPr="00633611">
        <w:rPr>
          <w:highlight w:val="yellow"/>
        </w:rPr>
        <w:t>Fattas</w:t>
      </w:r>
      <w:proofErr w:type="spellEnd"/>
      <w:r w:rsidRPr="00633611">
        <w:rPr>
          <w:highlight w:val="yellow"/>
        </w:rPr>
        <w:t xml:space="preserve"> det </w:t>
      </w:r>
      <w:proofErr w:type="spellStart"/>
      <w:r w:rsidRPr="00633611">
        <w:rPr>
          <w:highlight w:val="yellow"/>
        </w:rPr>
        <w:t>något</w:t>
      </w:r>
      <w:proofErr w:type="spellEnd"/>
      <w:r w:rsidRPr="00633611">
        <w:rPr>
          <w:highlight w:val="yellow"/>
        </w:rPr>
        <w:t xml:space="preserve"> </w:t>
      </w:r>
      <w:proofErr w:type="spellStart"/>
      <w:r w:rsidRPr="00633611">
        <w:rPr>
          <w:highlight w:val="yellow"/>
        </w:rPr>
        <w:t>här</w:t>
      </w:r>
      <w:proofErr w:type="spellEnd"/>
      <w:r w:rsidRPr="00633611">
        <w:rPr>
          <w:highlight w:val="yellow"/>
        </w:rPr>
        <w:t>?</w:t>
      </w:r>
    </w:p>
    <w:p w14:paraId="74E8955B" w14:textId="77777777" w:rsidR="009D2D61" w:rsidRDefault="009D2D61" w:rsidP="009D2D61">
      <w:pPr>
        <w:keepNext/>
        <w:jc w:val="center"/>
      </w:pPr>
      <w:r>
        <w:rPr>
          <w:noProof/>
        </w:rPr>
        <w:drawing>
          <wp:inline distT="0" distB="0" distL="0" distR="0" wp14:anchorId="578E570A" wp14:editId="5410AF6A">
            <wp:extent cx="4297379" cy="253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14462" cy="2543129"/>
                    </a:xfrm>
                    <a:prstGeom prst="rect">
                      <a:avLst/>
                    </a:prstGeom>
                  </pic:spPr>
                </pic:pic>
              </a:graphicData>
            </a:graphic>
          </wp:inline>
        </w:drawing>
      </w:r>
    </w:p>
    <w:p w14:paraId="5275617C" w14:textId="3A1E9DDA" w:rsidR="00B7713D" w:rsidRPr="00B7713D" w:rsidRDefault="009D2D61" w:rsidP="00A30C54">
      <w:pPr>
        <w:pStyle w:val="Caption"/>
        <w:jc w:val="center"/>
      </w:pPr>
      <w:bookmarkStart w:id="73" w:name="_Ref133499807"/>
      <w:r>
        <w:t xml:space="preserve">Figure </w:t>
      </w:r>
      <w:r>
        <w:fldChar w:fldCharType="begin"/>
      </w:r>
      <w:r>
        <w:instrText xml:space="preserve"> SEQ Figure \* ARABIC </w:instrText>
      </w:r>
      <w:r>
        <w:fldChar w:fldCharType="separate"/>
      </w:r>
      <w:r w:rsidR="00603BBE">
        <w:rPr>
          <w:noProof/>
        </w:rPr>
        <w:t>8</w:t>
      </w:r>
      <w:r>
        <w:fldChar w:fldCharType="end"/>
      </w:r>
      <w:bookmarkEnd w:id="73"/>
      <w:r>
        <w:t>. Filter and detail states of each prototype iteration.</w:t>
      </w:r>
    </w:p>
    <w:p w14:paraId="5609A04C" w14:textId="5C68B0F9" w:rsidR="00E05D68" w:rsidRDefault="00425476" w:rsidP="00425476">
      <w:pPr>
        <w:pStyle w:val="Heading4"/>
        <w:rPr>
          <w:lang w:val="sv-SE"/>
        </w:rPr>
      </w:pPr>
      <w:r>
        <w:rPr>
          <w:lang w:val="sv-SE"/>
        </w:rPr>
        <w:t>Implementation Gen 4</w:t>
      </w:r>
    </w:p>
    <w:p w14:paraId="10B5B482" w14:textId="1E4B1B7A" w:rsidR="00B16A13" w:rsidRPr="00B16A13" w:rsidRDefault="00B16A13" w:rsidP="00B16A13">
      <w:pPr>
        <w:rPr>
          <w:lang w:val="en-US"/>
        </w:rPr>
      </w:pPr>
      <w:r w:rsidRPr="00B16A13">
        <w:rPr>
          <w:lang w:val="en-US"/>
        </w:rPr>
        <w:t>Consolidating feedback from</w:t>
      </w:r>
      <w:r>
        <w:rPr>
          <w:lang w:val="en-US"/>
        </w:rPr>
        <w:t xml:space="preserve"> all</w:t>
      </w:r>
      <w:r w:rsidRPr="00B16A13">
        <w:rPr>
          <w:lang w:val="en-US"/>
        </w:rPr>
        <w:t xml:space="preserve"> user tests</w:t>
      </w:r>
      <w:r>
        <w:rPr>
          <w:lang w:val="en-US"/>
        </w:rPr>
        <w:t xml:space="preserve"> which had not been implemented and organizing them according to implementation viability a final generation of prototype could be iterated to be presented as the final proof of concept to stakeholders.</w:t>
      </w:r>
      <w:r w:rsidR="00EE7404">
        <w:rPr>
          <w:lang w:val="en-US"/>
        </w:rPr>
        <w:t xml:space="preserve"> A more detailed account of the final prototype will be in the discussion.</w:t>
      </w:r>
    </w:p>
    <w:p w14:paraId="4999E1A4" w14:textId="20065C14" w:rsidR="00633611" w:rsidRPr="00816323" w:rsidRDefault="00633611" w:rsidP="00633611">
      <w:pPr>
        <w:pStyle w:val="Heading4"/>
      </w:pPr>
      <w:r w:rsidRPr="00816323">
        <w:t>Figma prototypes</w:t>
      </w:r>
    </w:p>
    <w:p w14:paraId="7E2A569F" w14:textId="580D9E6D" w:rsidR="007A3B66" w:rsidRDefault="001F2C83" w:rsidP="001F2C83">
      <w:r w:rsidRPr="008962DA">
        <w:t>As previously discussed, in addition to the implementation prototypes, several visual concepts were designed in Figma to show concepts which were impractical to implement through code</w:t>
      </w:r>
      <w:r w:rsidR="008962DA" w:rsidRPr="008962DA">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8962DA" w:rsidRPr="008962DA">
        <w:t>)</w:t>
      </w:r>
      <w:r w:rsidRPr="008962DA">
        <w:t>.</w:t>
      </w:r>
      <w:r w:rsidR="008962DA" w:rsidRPr="008962DA">
        <w:t xml:space="preserve"> These were shown and discussed simultaneously with th</w:t>
      </w:r>
      <w:r w:rsidR="008962DA">
        <w:t xml:space="preserve">e implementation prototypes and the results </w:t>
      </w:r>
      <w:r w:rsidR="008962DA">
        <w:lastRenderedPageBreak/>
        <w:t>are therefore intertwined with those of the implementation prototypes.</w:t>
      </w:r>
      <w:r w:rsidR="007A3B66">
        <w:t xml:space="preserve"> In general</w:t>
      </w:r>
      <w:r w:rsidR="00AF25F1">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AF25F1">
        <w:t>, pictures 1-5)</w:t>
      </w:r>
      <w:r w:rsidR="007A3B66">
        <w:t>:</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6F6FA39E" w:rsidR="00A2733F" w:rsidRPr="00A2733F" w:rsidRDefault="00A2733F" w:rsidP="00A2733F">
      <w:pPr>
        <w:pStyle w:val="Caption"/>
        <w:jc w:val="center"/>
        <w:rPr>
          <w:lang w:val="en-US"/>
        </w:rPr>
      </w:pPr>
      <w:bookmarkStart w:id="74" w:name="_Ref133499820"/>
      <w:r>
        <w:t xml:space="preserve">Figure </w:t>
      </w:r>
      <w:r>
        <w:fldChar w:fldCharType="begin"/>
      </w:r>
      <w:r>
        <w:instrText xml:space="preserve"> SEQ Figure \* ARABIC </w:instrText>
      </w:r>
      <w:r>
        <w:fldChar w:fldCharType="separate"/>
      </w:r>
      <w:r w:rsidR="00603BBE">
        <w:rPr>
          <w:noProof/>
        </w:rPr>
        <w:t>9</w:t>
      </w:r>
      <w:r>
        <w:fldChar w:fldCharType="end"/>
      </w:r>
      <w:bookmarkEnd w:id="74"/>
      <w:r>
        <w:t>. Visual Figma prototypes. (1) Area’s overlapping selection, (2) Process selection, (3) User overlap, (4) Manual editing of solutions, (5) Solution changes over time, future/past</w:t>
      </w:r>
    </w:p>
    <w:p w14:paraId="15C09D4D" w14:textId="0ED2FFEE" w:rsidR="001F2C83" w:rsidRDefault="007A3B66" w:rsidP="007A3B66">
      <w:pPr>
        <w:pStyle w:val="ListParagraph"/>
        <w:numPr>
          <w:ilvl w:val="0"/>
          <w:numId w:val="29"/>
        </w:numPr>
      </w:pPr>
      <w:r>
        <w:t>User conceptually liked the idea of visualising area overlap with a literal-coloured area. However, in the way implemented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533D31F6" w:rsidR="007A3B66" w:rsidRDefault="00F975D2" w:rsidP="007A3B66">
      <w:pPr>
        <w:pStyle w:val="ListParagraph"/>
        <w:numPr>
          <w:ilvl w:val="0"/>
          <w:numId w:val="29"/>
        </w:numPr>
      </w:pPr>
      <w:r>
        <w:t>This prototype was most requested by end users. Seldomly does one UX Designer work with the entire solution landscape. More commonly, each designer works with 2-5 solutions on a project-by-project basis meaning that having all solutions displayed at once is not necessary. Users specified a wish to be able to specify their own processes on top of existing processes at the workplace. However, removing all other solutions besides the ones specified in the process filter was not a good alternative, user rather the other solutions remained albeit toned down.</w:t>
      </w:r>
    </w:p>
    <w:p w14:paraId="761924D1" w14:textId="52B55E1D" w:rsidR="00F975D2" w:rsidRDefault="00AF25F1" w:rsidP="007A3B66">
      <w:pPr>
        <w:pStyle w:val="ListParagraph"/>
        <w:numPr>
          <w:ilvl w:val="0"/>
          <w:numId w:val="29"/>
        </w:numPr>
      </w:pPr>
      <w:r>
        <w:t xml:space="preserve">A common need for the designers in their workflow when approaching new solutions is to understand both what users are active </w:t>
      </w:r>
      <w:r>
        <w:lastRenderedPageBreak/>
        <w:t>there and what they do. Users clearly understood the distinctions and overlapping users in the example and several stated how this would allow them to better understand the solution user’s workflow.</w:t>
      </w:r>
    </w:p>
    <w:p w14:paraId="7556FAC5" w14:textId="73A1C110" w:rsidR="00AF25F1" w:rsidRDefault="007476D0" w:rsidP="007A3B66">
      <w:pPr>
        <w:pStyle w:val="ListParagraph"/>
        <w:numPr>
          <w:ilvl w:val="0"/>
          <w:numId w:val="29"/>
        </w:numPr>
      </w:pPr>
      <w:r>
        <w:t>Since most users find information through interpersonal connections instead of using the digital databases, having the option to manually edit and add solution data would empower designers to utilise the wealth of verbal information that is present. This sentiment of enabling and working with the existing, and preferred, method of data collection instead of trying to fix it resonated with users as they felt that having the option to edit and add would empower and strengthen their autonomy in the solution landscape.</w:t>
      </w:r>
    </w:p>
    <w:p w14:paraId="68E8D495" w14:textId="33492871" w:rsidR="007476D0" w:rsidRPr="008962DA" w:rsidRDefault="00816323" w:rsidP="007A3B66">
      <w:pPr>
        <w:pStyle w:val="ListParagraph"/>
        <w:numPr>
          <w:ilvl w:val="0"/>
          <w:numId w:val="29"/>
        </w:numPr>
      </w:pPr>
      <w:r>
        <w:t>Finally, one part of the visualisation’s utility is to see the solution landscape as it is currently. However, when planning and designing for new solutions it is valuable to know how the surrounding landscape would change over time. Therefore, this visual prototype was iterated upon with user feedback to allow the designer to “peek” into the future of the solution landscape to see how it changes as solutions get replaced, new solutions get added, and solutions get removed.</w:t>
      </w:r>
    </w:p>
    <w:p w14:paraId="691DCBB6" w14:textId="77777777" w:rsidR="009B2C81" w:rsidRDefault="00DA536C" w:rsidP="009B2C81">
      <w:pPr>
        <w:pStyle w:val="Heading1"/>
        <w:rPr>
          <w:lang w:val="en-GB"/>
        </w:rPr>
      </w:pPr>
      <w:bookmarkStart w:id="75" w:name="_Toc133404672"/>
      <w:r w:rsidRPr="00151665">
        <w:rPr>
          <w:lang w:val="en-GB"/>
        </w:rPr>
        <w:t>Discussion</w:t>
      </w:r>
      <w:bookmarkEnd w:id="75"/>
    </w:p>
    <w:p w14:paraId="4B5F15B3" w14:textId="0D1A57C2" w:rsidR="009724DF" w:rsidRPr="00892553" w:rsidRDefault="009724DF" w:rsidP="009724DF">
      <w:pPr>
        <w:pStyle w:val="Heading2"/>
        <w:rPr>
          <w:lang w:val="en-GB"/>
        </w:rPr>
      </w:pPr>
      <w:r w:rsidRPr="00892553">
        <w:rPr>
          <w:lang w:val="en-GB"/>
        </w:rPr>
        <w:t>The prototype</w:t>
      </w:r>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lastRenderedPageBreak/>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lastRenderedPageBreak/>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w:t>
      </w:r>
      <w:r>
        <w:rPr>
          <w:lang w:val="en-US"/>
        </w:rPr>
        <w:t>foresee</w:t>
      </w:r>
      <w:r>
        <w:rPr>
          <w:lang w:val="en-US"/>
        </w:rPr>
        <w:t xml:space="preserv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76" w:name="_Toc133404673"/>
      <w:r w:rsidRPr="00151665">
        <w:rPr>
          <w:lang w:val="en-GB"/>
        </w:rPr>
        <w:t>Conclusion</w:t>
      </w:r>
      <w:bookmarkEnd w:id="76"/>
    </w:p>
    <w:p w14:paraId="6983302E" w14:textId="6A971748" w:rsidR="00B7308E" w:rsidRPr="00151665" w:rsidRDefault="00B7308E" w:rsidP="00013067">
      <w:pPr>
        <w:pStyle w:val="Heading1"/>
        <w:rPr>
          <w:lang w:val="en-GB"/>
        </w:rPr>
      </w:pPr>
      <w:bookmarkStart w:id="77" w:name="_Toc133404674"/>
      <w:r w:rsidRPr="00151665">
        <w:rPr>
          <w:lang w:val="en-GB"/>
        </w:rPr>
        <w:t>References</w:t>
      </w:r>
      <w:bookmarkEnd w:id="77"/>
    </w:p>
    <w:p w14:paraId="4DC559FE" w14:textId="77777777" w:rsidR="003A4AE0" w:rsidRPr="003A4AE0" w:rsidRDefault="00ED4E45" w:rsidP="003A4AE0">
      <w:pPr>
        <w:pStyle w:val="Bibliography"/>
      </w:pPr>
      <w:r>
        <w:fldChar w:fldCharType="begin"/>
      </w:r>
      <w:r w:rsidR="00603BBE">
        <w:instrText xml:space="preserve"> ADDIN ZOTERO_BIBL {"uncited":[],"omitted":[],"custom":[]} CSL_BIBLIOGRAPHY </w:instrText>
      </w:r>
      <w:r>
        <w:fldChar w:fldCharType="separate"/>
      </w:r>
      <w:r w:rsidR="003A4AE0" w:rsidRPr="003A4AE0">
        <w:t xml:space="preserve">Andrienko, G., Andrienko, N., Drucker, S. M., Fekete, J.-D., Fisher, D., </w:t>
      </w:r>
      <w:proofErr w:type="spellStart"/>
      <w:r w:rsidR="003A4AE0" w:rsidRPr="003A4AE0">
        <w:t>Idreos</w:t>
      </w:r>
      <w:proofErr w:type="spellEnd"/>
      <w:r w:rsidR="003A4AE0" w:rsidRPr="003A4AE0">
        <w:t xml:space="preserve">, S., Kraska, T., Li, G., Ma, K.-L., Mackinlay, J. D., Oulasvirta, A., Schreck, T., </w:t>
      </w:r>
      <w:proofErr w:type="spellStart"/>
      <w:r w:rsidR="003A4AE0" w:rsidRPr="003A4AE0">
        <w:t>Schmann</w:t>
      </w:r>
      <w:proofErr w:type="spellEnd"/>
      <w:r w:rsidR="003A4AE0" w:rsidRPr="003A4AE0">
        <w:t xml:space="preserve">, H., </w:t>
      </w:r>
      <w:proofErr w:type="spellStart"/>
      <w:r w:rsidR="003A4AE0" w:rsidRPr="003A4AE0">
        <w:t>Stonebraker</w:t>
      </w:r>
      <w:proofErr w:type="spellEnd"/>
      <w:r w:rsidR="003A4AE0" w:rsidRPr="003A4AE0">
        <w:t xml:space="preserve">, M., Auber, D., </w:t>
      </w:r>
      <w:proofErr w:type="spellStart"/>
      <w:r w:rsidR="003A4AE0" w:rsidRPr="003A4AE0">
        <w:t>Bikakis</w:t>
      </w:r>
      <w:proofErr w:type="spellEnd"/>
      <w:r w:rsidR="003A4AE0" w:rsidRPr="003A4AE0">
        <w:t xml:space="preserve">, N., </w:t>
      </w:r>
      <w:proofErr w:type="spellStart"/>
      <w:r w:rsidR="003A4AE0" w:rsidRPr="003A4AE0">
        <w:t>Chrysanthis</w:t>
      </w:r>
      <w:proofErr w:type="spellEnd"/>
      <w:r w:rsidR="003A4AE0" w:rsidRPr="003A4AE0">
        <w:t xml:space="preserve">, P. K., </w:t>
      </w:r>
      <w:proofErr w:type="spellStart"/>
      <w:r w:rsidR="003A4AE0" w:rsidRPr="003A4AE0">
        <w:t>Papastefanatos</w:t>
      </w:r>
      <w:proofErr w:type="spellEnd"/>
      <w:r w:rsidR="003A4AE0" w:rsidRPr="003A4AE0">
        <w:t xml:space="preserve">, G., &amp; Sharaf, M. A. (2020, March 30). </w:t>
      </w:r>
      <w:r w:rsidR="003A4AE0" w:rsidRPr="003A4AE0">
        <w:rPr>
          <w:i/>
          <w:iCs/>
        </w:rPr>
        <w:t>Big Data Visualization and Analytics: Future Research Challenges and Emerging Applications</w:t>
      </w:r>
      <w:r w:rsidR="003A4AE0" w:rsidRPr="003A4AE0">
        <w:t xml:space="preserve">. </w:t>
      </w:r>
      <w:proofErr w:type="spellStart"/>
      <w:r w:rsidR="003A4AE0" w:rsidRPr="003A4AE0">
        <w:t>BigVis</w:t>
      </w:r>
      <w:proofErr w:type="spellEnd"/>
      <w:r w:rsidR="003A4AE0" w:rsidRPr="003A4AE0">
        <w:t xml:space="preserve"> 2020: Big Data Visual Exploration and Analytics. https://hal.inria.fr/hal-02568845</w:t>
      </w:r>
    </w:p>
    <w:p w14:paraId="271A4E66" w14:textId="77777777" w:rsidR="003A4AE0" w:rsidRPr="003A4AE0" w:rsidRDefault="003A4AE0" w:rsidP="003A4AE0">
      <w:pPr>
        <w:pStyle w:val="Bibliography"/>
      </w:pPr>
      <w:r w:rsidRPr="003A4AE0">
        <w:lastRenderedPageBreak/>
        <w:t xml:space="preserve">Asturiano, V. (2023). </w:t>
      </w:r>
      <w:r w:rsidRPr="003A4AE0">
        <w:rPr>
          <w:i/>
          <w:iCs/>
        </w:rPr>
        <w:t>Force-graph</w:t>
      </w:r>
      <w:r w:rsidRPr="003A4AE0">
        <w:t xml:space="preserve"> [JavaScript]. https://github.com/vasturiano/force-graph (Original work published 2018)</w:t>
      </w:r>
    </w:p>
    <w:p w14:paraId="373E72D3" w14:textId="77777777" w:rsidR="003A4AE0" w:rsidRPr="003A4AE0" w:rsidRDefault="003A4AE0" w:rsidP="003A4AE0">
      <w:pPr>
        <w:pStyle w:val="Bibliography"/>
      </w:pPr>
      <w:proofErr w:type="spellStart"/>
      <w:r w:rsidRPr="003A4AE0">
        <w:t>Bertin</w:t>
      </w:r>
      <w:proofErr w:type="spellEnd"/>
      <w:r w:rsidRPr="003A4AE0">
        <w:t xml:space="preserve">, J., &amp; </w:t>
      </w:r>
      <w:proofErr w:type="spellStart"/>
      <w:r w:rsidRPr="003A4AE0">
        <w:t>Barbut</w:t>
      </w:r>
      <w:proofErr w:type="spellEnd"/>
      <w:r w:rsidRPr="003A4AE0">
        <w:t xml:space="preserve">, M. (1968). </w:t>
      </w:r>
      <w:proofErr w:type="spellStart"/>
      <w:r w:rsidRPr="003A4AE0">
        <w:rPr>
          <w:i/>
          <w:iCs/>
        </w:rPr>
        <w:t>Sémiologie</w:t>
      </w:r>
      <w:proofErr w:type="spellEnd"/>
      <w:r w:rsidRPr="003A4AE0">
        <w:rPr>
          <w:i/>
          <w:iCs/>
        </w:rPr>
        <w:t xml:space="preserve"> </w:t>
      </w:r>
      <w:proofErr w:type="spellStart"/>
      <w:r w:rsidRPr="003A4AE0">
        <w:rPr>
          <w:i/>
          <w:iCs/>
        </w:rPr>
        <w:t>graphique</w:t>
      </w:r>
      <w:proofErr w:type="spellEnd"/>
      <w:r w:rsidRPr="003A4AE0">
        <w:rPr>
          <w:i/>
          <w:iCs/>
        </w:rPr>
        <w:t xml:space="preserve">: Les </w:t>
      </w:r>
      <w:proofErr w:type="spellStart"/>
      <w:r w:rsidRPr="003A4AE0">
        <w:rPr>
          <w:i/>
          <w:iCs/>
        </w:rPr>
        <w:t>diagrammes</w:t>
      </w:r>
      <w:proofErr w:type="spellEnd"/>
      <w:r w:rsidRPr="003A4AE0">
        <w:rPr>
          <w:i/>
          <w:iCs/>
        </w:rPr>
        <w:t xml:space="preserve">, les </w:t>
      </w:r>
      <w:proofErr w:type="spellStart"/>
      <w:r w:rsidRPr="003A4AE0">
        <w:rPr>
          <w:i/>
          <w:iCs/>
        </w:rPr>
        <w:t>réseaux</w:t>
      </w:r>
      <w:proofErr w:type="spellEnd"/>
      <w:r w:rsidRPr="003A4AE0">
        <w:rPr>
          <w:i/>
          <w:iCs/>
        </w:rPr>
        <w:t xml:space="preserve">, les </w:t>
      </w:r>
      <w:proofErr w:type="spellStart"/>
      <w:r w:rsidRPr="003A4AE0">
        <w:rPr>
          <w:i/>
          <w:iCs/>
        </w:rPr>
        <w:t>cartes</w:t>
      </w:r>
      <w:proofErr w:type="spellEnd"/>
      <w:r w:rsidRPr="003A4AE0">
        <w:t>. La Haye, Mouton.</w:t>
      </w:r>
    </w:p>
    <w:p w14:paraId="71C7E556" w14:textId="77777777" w:rsidR="003A4AE0" w:rsidRPr="003A4AE0" w:rsidRDefault="003A4AE0" w:rsidP="003A4AE0">
      <w:pPr>
        <w:pStyle w:val="Bibliography"/>
      </w:pPr>
      <w:r w:rsidRPr="003A4AE0">
        <w:t xml:space="preserve">Bostock, M. (n.d.). </w:t>
      </w:r>
      <w:r w:rsidRPr="003A4AE0">
        <w:rPr>
          <w:i/>
          <w:iCs/>
        </w:rPr>
        <w:t>D3.js—Data-Driven Documents</w:t>
      </w:r>
      <w:r w:rsidRPr="003A4AE0">
        <w:t xml:space="preserve">. Retrieved 12 April 2023, from </w:t>
      </w:r>
      <w:proofErr w:type="gramStart"/>
      <w:r w:rsidRPr="003A4AE0">
        <w:t>https://d3js.org/</w:t>
      </w:r>
      <w:proofErr w:type="gramEnd"/>
    </w:p>
    <w:p w14:paraId="1CB60889" w14:textId="77777777" w:rsidR="003A4AE0" w:rsidRPr="003A4AE0" w:rsidRDefault="003A4AE0" w:rsidP="003A4AE0">
      <w:pPr>
        <w:pStyle w:val="Bibliography"/>
      </w:pPr>
      <w:r w:rsidRPr="003A4AE0">
        <w:rPr>
          <w:i/>
          <w:iCs/>
        </w:rPr>
        <w:t>Connected Papers | Find and explore academic papers</w:t>
      </w:r>
      <w:r w:rsidRPr="003A4AE0">
        <w:t xml:space="preserve">. (n.d.). Retrieved 11 April 2023, from </w:t>
      </w:r>
      <w:proofErr w:type="gramStart"/>
      <w:r w:rsidRPr="003A4AE0">
        <w:t>https://www.connectedpapers.com/</w:t>
      </w:r>
      <w:proofErr w:type="gramEnd"/>
    </w:p>
    <w:p w14:paraId="0E721FA7" w14:textId="77777777" w:rsidR="003A4AE0" w:rsidRPr="003A4AE0" w:rsidRDefault="003A4AE0" w:rsidP="003A4AE0">
      <w:pPr>
        <w:pStyle w:val="Bibliography"/>
      </w:pPr>
      <w:r w:rsidRPr="008C0C89">
        <w:rPr>
          <w:lang w:val="sv-SE"/>
        </w:rPr>
        <w:t xml:space="preserve">Dahlbäck, N., Jönsson, A., &amp; Ahrenberg, L. (1993). </w:t>
      </w:r>
      <w:r w:rsidRPr="003A4AE0">
        <w:t xml:space="preserve">Wizard of Oz studies: Why and how. </w:t>
      </w:r>
      <w:r w:rsidRPr="003A4AE0">
        <w:rPr>
          <w:i/>
          <w:iCs/>
        </w:rPr>
        <w:t xml:space="preserve">Proceedings of the 1st International Conference on Intelligent User </w:t>
      </w:r>
      <w:proofErr w:type="gramStart"/>
      <w:r w:rsidRPr="003A4AE0">
        <w:rPr>
          <w:i/>
          <w:iCs/>
        </w:rPr>
        <w:t>Interfaces  -</w:t>
      </w:r>
      <w:proofErr w:type="gramEnd"/>
      <w:r w:rsidRPr="003A4AE0">
        <w:rPr>
          <w:i/>
          <w:iCs/>
        </w:rPr>
        <w:t xml:space="preserve"> IUI ’93</w:t>
      </w:r>
      <w:r w:rsidRPr="003A4AE0">
        <w:t>, 193–200. https://doi.org/10.1145/169891.169968</w:t>
      </w:r>
    </w:p>
    <w:p w14:paraId="4B34FFC4" w14:textId="77777777" w:rsidR="003A4AE0" w:rsidRPr="003A4AE0" w:rsidRDefault="003A4AE0" w:rsidP="003A4AE0">
      <w:pPr>
        <w:pStyle w:val="Bibliography"/>
      </w:pPr>
      <w:r w:rsidRPr="003A4AE0">
        <w:t xml:space="preserve">Design Council. (2007). </w:t>
      </w:r>
      <w:r w:rsidRPr="003A4AE0">
        <w:rPr>
          <w:i/>
          <w:iCs/>
        </w:rPr>
        <w:t>Eleven lessons: Managing design in eleven global brands. A study of the design process</w:t>
      </w:r>
      <w:r w:rsidRPr="003A4AE0">
        <w:t>. Design Council UK. https://www.designcouncil.org.uk/our-work/skills-learning/resources/11-lessons-managing-design-global-brands/</w:t>
      </w:r>
    </w:p>
    <w:p w14:paraId="4B44E196" w14:textId="77777777" w:rsidR="003A4AE0" w:rsidRPr="003A4AE0" w:rsidRDefault="003A4AE0" w:rsidP="003A4AE0">
      <w:pPr>
        <w:pStyle w:val="Bibliography"/>
      </w:pPr>
      <w:r w:rsidRPr="003A4AE0">
        <w:t xml:space="preserve">Design Council. (2019, May 17). </w:t>
      </w:r>
      <w:r w:rsidRPr="003A4AE0">
        <w:rPr>
          <w:i/>
          <w:iCs/>
        </w:rPr>
        <w:t>Framework for Innovation: Design Council’s evolved Double Diamond</w:t>
      </w:r>
      <w:r w:rsidRPr="003A4AE0">
        <w:t>. https://www.designcouncil.org.uk/our-work/skills-learning/tools-frameworks/framework-for-innovation-design-councils-evolved-double-diamond/</w:t>
      </w:r>
    </w:p>
    <w:p w14:paraId="2C8F1A19" w14:textId="77777777" w:rsidR="003A4AE0" w:rsidRPr="003A4AE0" w:rsidRDefault="003A4AE0" w:rsidP="003A4AE0">
      <w:pPr>
        <w:pStyle w:val="Bibliography"/>
      </w:pPr>
      <w:r w:rsidRPr="003A4AE0">
        <w:t xml:space="preserve">Dimara, E., &amp; Perin, C. (2020). What is Interaction for Data Visualization? </w:t>
      </w:r>
      <w:r w:rsidRPr="003A4AE0">
        <w:rPr>
          <w:i/>
          <w:iCs/>
        </w:rPr>
        <w:t>IEEE Transactions on Visualization and Computer Graphics</w:t>
      </w:r>
      <w:r w:rsidRPr="003A4AE0">
        <w:t xml:space="preserve">, </w:t>
      </w:r>
      <w:r w:rsidRPr="003A4AE0">
        <w:rPr>
          <w:i/>
          <w:iCs/>
        </w:rPr>
        <w:t>26</w:t>
      </w:r>
      <w:r w:rsidRPr="003A4AE0">
        <w:t>(1), 119–129. https://doi.org/10.1109/TVCG.2019.2934283</w:t>
      </w:r>
    </w:p>
    <w:p w14:paraId="08E90C6C" w14:textId="77777777" w:rsidR="003A4AE0" w:rsidRPr="003A4AE0" w:rsidRDefault="003A4AE0" w:rsidP="003A4AE0">
      <w:pPr>
        <w:pStyle w:val="Bibliography"/>
      </w:pPr>
      <w:r w:rsidRPr="003A4AE0">
        <w:rPr>
          <w:i/>
          <w:iCs/>
        </w:rPr>
        <w:t>Google Maps</w:t>
      </w:r>
      <w:r w:rsidRPr="003A4AE0">
        <w:t xml:space="preserve">. (n.d.). Google Maps. Retrieved 11 April 2023, from </w:t>
      </w:r>
      <w:proofErr w:type="gramStart"/>
      <w:r w:rsidRPr="003A4AE0">
        <w:t>https://www.google.com/maps/@55.5880384,13.0322337,14z</w:t>
      </w:r>
      <w:proofErr w:type="gramEnd"/>
    </w:p>
    <w:p w14:paraId="6F8E4ED1" w14:textId="77777777" w:rsidR="003A4AE0" w:rsidRPr="003A4AE0" w:rsidRDefault="003A4AE0" w:rsidP="003A4AE0">
      <w:pPr>
        <w:pStyle w:val="Bibliography"/>
      </w:pPr>
      <w:r w:rsidRPr="003A4AE0">
        <w:lastRenderedPageBreak/>
        <w:t xml:space="preserve">Gustafsson, D. (2019). </w:t>
      </w:r>
      <w:r w:rsidRPr="003A4AE0">
        <w:rPr>
          <w:i/>
          <w:iCs/>
        </w:rPr>
        <w:t>Analysing the Double diamond design process through research &amp; implementation</w:t>
      </w:r>
      <w:r w:rsidRPr="003A4AE0">
        <w:t xml:space="preserve"> [Master of Arts, Aalto University]. https://aaltodoc.aalto.fi/bitstream/handle/123456789/39285/master_Gustafsson_Daniel_2019.pdf?sequence=1&amp;isAllowed=y</w:t>
      </w:r>
    </w:p>
    <w:p w14:paraId="4172A1FC" w14:textId="77777777" w:rsidR="003A4AE0" w:rsidRPr="003A4AE0" w:rsidRDefault="003A4AE0" w:rsidP="003A4AE0">
      <w:pPr>
        <w:pStyle w:val="Bibliography"/>
      </w:pPr>
      <w:proofErr w:type="spellStart"/>
      <w:r w:rsidRPr="003A4AE0">
        <w:t>Heer</w:t>
      </w:r>
      <w:proofErr w:type="spellEnd"/>
      <w:r w:rsidRPr="003A4AE0">
        <w:t xml:space="preserve">, J., </w:t>
      </w:r>
      <w:proofErr w:type="spellStart"/>
      <w:r w:rsidRPr="003A4AE0">
        <w:t>Viégas</w:t>
      </w:r>
      <w:proofErr w:type="spellEnd"/>
      <w:r w:rsidRPr="003A4AE0">
        <w:t xml:space="preserve">, F. B., &amp; Wattenberg, M. (2007). Voyagers and voyeurs: Supporting asynchronous collaborative information visualization. </w:t>
      </w:r>
      <w:r w:rsidRPr="003A4AE0">
        <w:rPr>
          <w:i/>
          <w:iCs/>
        </w:rPr>
        <w:t>Proceedings of the SIGCHI Conference on Human Factors in Computing Systems</w:t>
      </w:r>
      <w:r w:rsidRPr="003A4AE0">
        <w:t>, 1029–1038. https://doi.org/10.1145/1240624.1240781</w:t>
      </w:r>
    </w:p>
    <w:p w14:paraId="65BD1656" w14:textId="77777777" w:rsidR="003A4AE0" w:rsidRPr="003A4AE0" w:rsidRDefault="003A4AE0" w:rsidP="003A4AE0">
      <w:pPr>
        <w:pStyle w:val="Bibliography"/>
      </w:pPr>
      <w:proofErr w:type="spellStart"/>
      <w:r w:rsidRPr="003A4AE0">
        <w:t>Hornbæk</w:t>
      </w:r>
      <w:proofErr w:type="spellEnd"/>
      <w:r w:rsidRPr="003A4AE0">
        <w:t xml:space="preserve">, K., &amp; Oulasvirta, A. (2017). What Is Interaction? </w:t>
      </w:r>
      <w:r w:rsidRPr="003A4AE0">
        <w:rPr>
          <w:i/>
          <w:iCs/>
        </w:rPr>
        <w:t>Proceedings of the 2017 CHI Conference on Human Factors in Computing Systems</w:t>
      </w:r>
      <w:r w:rsidRPr="003A4AE0">
        <w:t>, 5040–5052. https://doi.org/10.1145/3025453.3025765</w:t>
      </w:r>
    </w:p>
    <w:p w14:paraId="220EE09F" w14:textId="77777777" w:rsidR="003A4AE0" w:rsidRPr="003A4AE0" w:rsidRDefault="003A4AE0" w:rsidP="003A4AE0">
      <w:pPr>
        <w:pStyle w:val="Bibliography"/>
      </w:pPr>
      <w:proofErr w:type="spellStart"/>
      <w:r w:rsidRPr="003A4AE0">
        <w:t>Houde</w:t>
      </w:r>
      <w:proofErr w:type="spellEnd"/>
      <w:r w:rsidRPr="003A4AE0">
        <w:t xml:space="preserve">, S., &amp; Hill, C. (1997). What do Prototypes Prototype? In </w:t>
      </w:r>
      <w:r w:rsidRPr="003A4AE0">
        <w:rPr>
          <w:i/>
          <w:iCs/>
        </w:rPr>
        <w:t>Handbook of Human-Computer Interaction</w:t>
      </w:r>
      <w:r w:rsidRPr="003A4AE0">
        <w:t xml:space="preserve"> (pp. 367–381). Elsevier. https://doi.org/10.1016/B978-044481862-1.50082-0</w:t>
      </w:r>
    </w:p>
    <w:p w14:paraId="2FCC0583" w14:textId="77777777" w:rsidR="003A4AE0" w:rsidRPr="003A4AE0" w:rsidRDefault="003A4AE0" w:rsidP="003A4AE0">
      <w:pPr>
        <w:pStyle w:val="Bibliography"/>
      </w:pPr>
      <w:r w:rsidRPr="003A4AE0">
        <w:t xml:space="preserve">Huron, S., </w:t>
      </w:r>
      <w:proofErr w:type="spellStart"/>
      <w:r w:rsidRPr="003A4AE0">
        <w:t>Carpendale</w:t>
      </w:r>
      <w:proofErr w:type="spellEnd"/>
      <w:r w:rsidRPr="003A4AE0">
        <w:t xml:space="preserve">, S., </w:t>
      </w:r>
      <w:proofErr w:type="spellStart"/>
      <w:r w:rsidRPr="003A4AE0">
        <w:t>Thudt</w:t>
      </w:r>
      <w:proofErr w:type="spellEnd"/>
      <w:r w:rsidRPr="003A4AE0">
        <w:t xml:space="preserve">, A., Tang, A., &amp; </w:t>
      </w:r>
      <w:proofErr w:type="spellStart"/>
      <w:r w:rsidRPr="003A4AE0">
        <w:t>Mauerer</w:t>
      </w:r>
      <w:proofErr w:type="spellEnd"/>
      <w:r w:rsidRPr="003A4AE0">
        <w:t xml:space="preserve">, M. (2014). Constructive visualization. </w:t>
      </w:r>
      <w:r w:rsidRPr="003A4AE0">
        <w:rPr>
          <w:i/>
          <w:iCs/>
        </w:rPr>
        <w:t>Proceedings of the 2014 Conference on Designing Interactive Systems</w:t>
      </w:r>
      <w:r w:rsidRPr="003A4AE0">
        <w:t>, 433–442. https://doi.org/10.1145/2598510.2598566</w:t>
      </w:r>
    </w:p>
    <w:p w14:paraId="40FC2C96" w14:textId="77777777" w:rsidR="003A4AE0" w:rsidRPr="003A4AE0" w:rsidRDefault="003A4AE0" w:rsidP="003A4AE0">
      <w:pPr>
        <w:pStyle w:val="Bibliography"/>
      </w:pPr>
      <w:r w:rsidRPr="008C0C89">
        <w:rPr>
          <w:lang w:val="sv-SE"/>
        </w:rPr>
        <w:t>Ingelsten, O. (</w:t>
      </w:r>
      <w:proofErr w:type="spellStart"/>
      <w:r w:rsidRPr="008C0C89">
        <w:rPr>
          <w:lang w:val="sv-SE"/>
        </w:rPr>
        <w:t>n.d</w:t>
      </w:r>
      <w:proofErr w:type="spellEnd"/>
      <w:r w:rsidRPr="008C0C89">
        <w:rPr>
          <w:lang w:val="sv-SE"/>
        </w:rPr>
        <w:t xml:space="preserve">.). </w:t>
      </w:r>
      <w:proofErr w:type="spellStart"/>
      <w:r w:rsidRPr="008C0C89">
        <w:rPr>
          <w:i/>
          <w:iCs/>
          <w:lang w:val="sv-SE"/>
        </w:rPr>
        <w:t>IxD</w:t>
      </w:r>
      <w:proofErr w:type="spellEnd"/>
      <w:r w:rsidRPr="008C0C89">
        <w:rPr>
          <w:i/>
          <w:iCs/>
          <w:lang w:val="sv-SE"/>
        </w:rPr>
        <w:t xml:space="preserve"> </w:t>
      </w:r>
      <w:proofErr w:type="spellStart"/>
      <w:r w:rsidRPr="008C0C89">
        <w:rPr>
          <w:i/>
          <w:iCs/>
          <w:lang w:val="sv-SE"/>
        </w:rPr>
        <w:t>Thesis</w:t>
      </w:r>
      <w:proofErr w:type="spellEnd"/>
      <w:r w:rsidRPr="008C0C89">
        <w:rPr>
          <w:i/>
          <w:iCs/>
          <w:lang w:val="sv-SE"/>
        </w:rPr>
        <w:t xml:space="preserve"> 2023</w:t>
      </w:r>
      <w:r w:rsidRPr="008C0C89">
        <w:rPr>
          <w:lang w:val="sv-SE"/>
        </w:rPr>
        <w:t xml:space="preserve">. </w:t>
      </w:r>
      <w:r w:rsidRPr="003A4AE0">
        <w:t xml:space="preserve">Retrieved 12 April 2023, from </w:t>
      </w:r>
      <w:proofErr w:type="gramStart"/>
      <w:r w:rsidRPr="003A4AE0">
        <w:t>http://www.inglestone.art/</w:t>
      </w:r>
      <w:proofErr w:type="gramEnd"/>
    </w:p>
    <w:p w14:paraId="44E5C6E4" w14:textId="0A42DD59" w:rsidR="006227A2" w:rsidRPr="00151665" w:rsidRDefault="00ED4E45" w:rsidP="00B7308E">
      <w:r>
        <w:fldChar w:fldCharType="end"/>
      </w:r>
    </w:p>
    <w:sectPr w:rsidR="006227A2" w:rsidRPr="00151665" w:rsidSect="00316902">
      <w:headerReference w:type="default" r:id="rId21"/>
      <w:footerReference w:type="default" r:id="rId22"/>
      <w:headerReference w:type="first" r:id="rId23"/>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Olof Ingelsten" w:date="2023-04-25T16:56:00Z" w:initials="OI">
    <w:p w14:paraId="47CAFAB9" w14:textId="77777777" w:rsidR="00F8205E" w:rsidRDefault="00F8205E" w:rsidP="00B47A3D">
      <w:pPr>
        <w:jc w:val="left"/>
      </w:pPr>
      <w:r>
        <w:rPr>
          <w:rStyle w:val="CommentReference"/>
        </w:rPr>
        <w:annotationRef/>
      </w:r>
      <w:r>
        <w:rPr>
          <w:sz w:val="20"/>
          <w:szCs w:val="20"/>
        </w:rPr>
        <w:t>TEMP</w:t>
      </w:r>
    </w:p>
  </w:comment>
  <w:comment w:id="14"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1"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29"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5" w:author="Olof Ingelsten" w:date="2023-04-27T13:41:00Z" w:initials="OI">
    <w:p w14:paraId="170E4B1B" w14:textId="77777777" w:rsidR="007D6C11" w:rsidRDefault="007D6C11" w:rsidP="00121F33">
      <w:pPr>
        <w:jc w:val="left"/>
      </w:pPr>
      <w:r>
        <w:rPr>
          <w:rStyle w:val="CommentReference"/>
        </w:rPr>
        <w:annotationRef/>
      </w:r>
      <w:r>
        <w:rPr>
          <w:sz w:val="20"/>
          <w:szCs w:val="20"/>
        </w:rPr>
        <w:t>Discussion?</w:t>
      </w:r>
    </w:p>
  </w:comment>
  <w:comment w:id="47" w:author="Olof Ingelsten" w:date="2023-04-10T19:32:00Z" w:initials="OI">
    <w:p w14:paraId="12FF7732" w14:textId="6E166C76" w:rsidR="009B2C81" w:rsidRDefault="009B2C81" w:rsidP="00A42514">
      <w:pPr>
        <w:jc w:val="left"/>
      </w:pPr>
      <w:r>
        <w:rPr>
          <w:rStyle w:val="CommentReference"/>
        </w:rPr>
        <w:annotationRef/>
      </w:r>
      <w:r>
        <w:rPr>
          <w:sz w:val="20"/>
          <w:szCs w:val="20"/>
        </w:rPr>
        <w:t>Relevant?</w:t>
      </w:r>
    </w:p>
  </w:comment>
  <w:comment w:id="50" w:author="Olof Ingelsten" w:date="2023-04-12T15:04:00Z" w:initials="OI">
    <w:p w14:paraId="2127035E" w14:textId="77777777" w:rsidR="004172B2" w:rsidRDefault="004172B2" w:rsidP="00590444">
      <w:pPr>
        <w:jc w:val="left"/>
      </w:pPr>
      <w:r>
        <w:rPr>
          <w:rStyle w:val="CommentReference"/>
        </w:rPr>
        <w:annotationRef/>
      </w:r>
      <w:r>
        <w:rPr>
          <w:sz w:val="20"/>
          <w:szCs w:val="20"/>
        </w:rPr>
        <w:t>Houde &amp; Hill etc</w:t>
      </w:r>
    </w:p>
  </w:comment>
  <w:comment w:id="52" w:author="Olof Ingelsten" w:date="2023-04-12T15:07:00Z" w:initials="OI">
    <w:p w14:paraId="35EF5671" w14:textId="77777777" w:rsidR="008D11E7" w:rsidRDefault="008D11E7" w:rsidP="00752098">
      <w:pPr>
        <w:jc w:val="left"/>
      </w:pPr>
      <w:r>
        <w:rPr>
          <w:rStyle w:val="CommentReference"/>
        </w:rPr>
        <w:annotationRef/>
      </w:r>
      <w:r>
        <w:rPr>
          <w:sz w:val="20"/>
          <w:szCs w:val="20"/>
        </w:rPr>
        <w:t>Relate to Huron et al 2014</w:t>
      </w:r>
    </w:p>
  </w:comment>
  <w:comment w:id="55" w:author="Olof Ingelsten" w:date="2023-04-12T10:20:00Z" w:initials="OI">
    <w:p w14:paraId="6E7C86EE" w14:textId="3989DDBF" w:rsidR="002B2C57" w:rsidRDefault="002B2C57" w:rsidP="00640C43">
      <w:pPr>
        <w:jc w:val="left"/>
      </w:pPr>
      <w:r>
        <w:rPr>
          <w:rStyle w:val="CommentReference"/>
        </w:rPr>
        <w:annotationRef/>
      </w:r>
      <w:r>
        <w:rPr>
          <w:sz w:val="20"/>
          <w:szCs w:val="20"/>
        </w:rPr>
        <w:t>Wizard of Oz?</w:t>
      </w:r>
    </w:p>
  </w:comment>
  <w:comment w:id="56"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58" w:author="Olof Ingelsten" w:date="2023-04-12T14:43:00Z" w:initials="OI">
    <w:p w14:paraId="43252AB9" w14:textId="77777777" w:rsidR="00AF1228" w:rsidRDefault="00AF1228" w:rsidP="000C3B8F">
      <w:pPr>
        <w:jc w:val="left"/>
      </w:pPr>
      <w:r>
        <w:rPr>
          <w:rStyle w:val="CommentReference"/>
        </w:rPr>
        <w:annotationRef/>
      </w:r>
      <w:r>
        <w:rPr>
          <w:sz w:val="20"/>
          <w:szCs w:val="20"/>
        </w:rPr>
        <w:t>Jag som designer är trollkarlen som har förberett ett fast scenario, även fast jag kanske inte aktivt är bakom skynket och trollar ås är jag ändå den enda arkitekten inom prototypen</w:t>
      </w:r>
    </w:p>
  </w:comment>
  <w:comment w:id="59" w:author="Olof Ingelsten" w:date="2023-04-12T12:15:00Z" w:initials="OI">
    <w:p w14:paraId="2B5D23B8" w14:textId="284A8605" w:rsidR="004425F5" w:rsidRDefault="004425F5" w:rsidP="008D70DD">
      <w:pPr>
        <w:jc w:val="left"/>
      </w:pPr>
      <w:r>
        <w:rPr>
          <w:rStyle w:val="CommentReference"/>
        </w:rPr>
        <w:annotationRef/>
      </w:r>
      <w:r>
        <w:rPr>
          <w:sz w:val="20"/>
          <w:szCs w:val="20"/>
        </w:rPr>
        <w:t>I think I have a VIS reference that mentions this</w:t>
      </w:r>
    </w:p>
  </w:comment>
  <w:comment w:id="60"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61" w:author="Olof Ingelsten" w:date="2023-04-12T12:35:00Z" w:initials="OI">
    <w:p w14:paraId="38C78D7B" w14:textId="0607F164" w:rsidR="00BD3120" w:rsidRDefault="00BD3120" w:rsidP="00F43033">
      <w:pPr>
        <w:jc w:val="left"/>
      </w:pPr>
      <w:r>
        <w:rPr>
          <w:rStyle w:val="CommentReference"/>
        </w:rPr>
        <w:annotationRef/>
      </w:r>
      <w:r>
        <w:rPr>
          <w:sz w:val="20"/>
          <w:szCs w:val="20"/>
        </w:rPr>
        <w:t>Explain?</w:t>
      </w:r>
    </w:p>
  </w:comment>
  <w:comment w:id="63"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 w:id="66"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68" w:author="Olof Ingelsten" w:date="2023-04-25T14:38:00Z" w:initials="OI">
    <w:p w14:paraId="79EC1ACC" w14:textId="522949AD" w:rsidR="0078609B" w:rsidRDefault="0078609B" w:rsidP="00B65B96">
      <w:pPr>
        <w:jc w:val="left"/>
      </w:pPr>
      <w:r>
        <w:rPr>
          <w:rStyle w:val="CommentReference"/>
        </w:rPr>
        <w:annotationRef/>
      </w:r>
      <w:r>
        <w:rPr>
          <w:sz w:val="20"/>
          <w:szCs w:val="20"/>
        </w:rPr>
        <w:t>Källa?</w:t>
      </w:r>
    </w:p>
  </w:comment>
  <w:comment w:id="70"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71"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CAFAB9" w15:done="0"/>
  <w15:commentEx w15:paraId="0A0DBB09" w15:done="0"/>
  <w15:commentEx w15:paraId="2A29D153" w15:done="0"/>
  <w15:commentEx w15:paraId="4E531F6C" w15:done="0"/>
  <w15:commentEx w15:paraId="170E4B1B" w15:done="0"/>
  <w15:commentEx w15:paraId="12FF7732" w15:done="0"/>
  <w15:commentEx w15:paraId="2127035E" w15:done="0"/>
  <w15:commentEx w15:paraId="35EF5671" w15:done="0"/>
  <w15:commentEx w15:paraId="6E7C86EE" w15:done="1"/>
  <w15:commentEx w15:paraId="6855D268" w15:done="1"/>
  <w15:commentEx w15:paraId="43252AB9" w15:done="0"/>
  <w15:commentEx w15:paraId="2B5D23B8" w15:done="0"/>
  <w15:commentEx w15:paraId="57EB9ADA" w15:done="0"/>
  <w15:commentEx w15:paraId="38C78D7B" w15:done="0"/>
  <w15:commentEx w15:paraId="62AD6866" w15:done="0"/>
  <w15:commentEx w15:paraId="3B5AAC5F" w15:done="0"/>
  <w15:commentEx w15:paraId="79EC1ACC" w15:done="0"/>
  <w15:commentEx w15:paraId="441F6C6D" w15:done="0"/>
  <w15:commentEx w15:paraId="11DCBAB1" w15:paraIdParent="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4FA1C" w16cex:dateUtc="2023-04-27T11:41:00Z"/>
  <w16cex:commentExtensible w16cex:durableId="27DEE2E8" w16cex:dateUtc="2023-04-10T17:32:00Z"/>
  <w16cex:commentExtensible w16cex:durableId="27E14719" w16cex:dateUtc="2023-04-12T13:04:00Z"/>
  <w16cex:commentExtensible w16cex:durableId="27E147B0" w16cex:dateUtc="2023-04-12T13:07:00Z"/>
  <w16cex:commentExtensible w16cex:durableId="27E10482" w16cex:dateUtc="2023-04-12T08:20:00Z"/>
  <w16cex:commentExtensible w16cex:durableId="27E10742" w16cex:dateUtc="2023-04-12T08:32:00Z"/>
  <w16cex:commentExtensible w16cex:durableId="27E14216" w16cex:dateUtc="2023-04-12T12:43:00Z"/>
  <w16cex:commentExtensible w16cex:durableId="27E11F57" w16cex:dateUtc="2023-04-12T10:15:00Z"/>
  <w16cex:commentExtensible w16cex:durableId="27E1273E" w16cex:dateUtc="2023-04-12T10:49:00Z"/>
  <w16cex:commentExtensible w16cex:durableId="27E12412" w16cex:dateUtc="2023-04-12T10:35:00Z"/>
  <w16cex:commentExtensible w16cex:durableId="27E13E25" w16cex:dateUtc="2023-04-12T12:26:00Z"/>
  <w16cex:commentExtensible w16cex:durableId="27F264E9" w16cex:dateUtc="2023-04-25T12:40:00Z"/>
  <w16cex:commentExtensible w16cex:durableId="27F26472" w16cex:dateUtc="2023-04-25T12:38:00Z"/>
  <w16cex:commentExtensible w16cex:durableId="27F2801A" w16cex:dateUtc="2023-04-25T14:36:00Z"/>
  <w16cex:commentExtensible w16cex:durableId="27F3962F" w16cex:dateUtc="2023-04-2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CAFAB9" w16cid:durableId="27F284CA"/>
  <w16cid:commentId w16cid:paraId="0A0DBB09" w16cid:durableId="27DE9B0D"/>
  <w16cid:commentId w16cid:paraId="2A29D153" w16cid:durableId="27DE9C4C"/>
  <w16cid:commentId w16cid:paraId="4E531F6C" w16cid:durableId="27DE9E70"/>
  <w16cid:commentId w16cid:paraId="170E4B1B" w16cid:durableId="27F4FA1C"/>
  <w16cid:commentId w16cid:paraId="12FF7732" w16cid:durableId="27DEE2E8"/>
  <w16cid:commentId w16cid:paraId="2127035E" w16cid:durableId="27E14719"/>
  <w16cid:commentId w16cid:paraId="35EF5671" w16cid:durableId="27E147B0"/>
  <w16cid:commentId w16cid:paraId="6E7C86EE" w16cid:durableId="27E10482"/>
  <w16cid:commentId w16cid:paraId="6855D268" w16cid:durableId="27E10742"/>
  <w16cid:commentId w16cid:paraId="43252AB9" w16cid:durableId="27E14216"/>
  <w16cid:commentId w16cid:paraId="2B5D23B8" w16cid:durableId="27E11F57"/>
  <w16cid:commentId w16cid:paraId="57EB9ADA" w16cid:durableId="27E1273E"/>
  <w16cid:commentId w16cid:paraId="38C78D7B" w16cid:durableId="27E12412"/>
  <w16cid:commentId w16cid:paraId="62AD6866" w16cid:durableId="27E13E25"/>
  <w16cid:commentId w16cid:paraId="3B5AAC5F" w16cid:durableId="27F264E9"/>
  <w16cid:commentId w16cid:paraId="79EC1ACC" w16cid:durableId="27F26472"/>
  <w16cid:commentId w16cid:paraId="441F6C6D" w16cid:durableId="27F2801A"/>
  <w16cid:commentId w16cid:paraId="11DCBAB1" w16cid:durableId="27F39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C8E2B" w14:textId="77777777" w:rsidR="004B14DE" w:rsidRDefault="004B14DE" w:rsidP="002E590C">
      <w:pPr>
        <w:spacing w:line="240" w:lineRule="auto"/>
      </w:pPr>
      <w:r>
        <w:separator/>
      </w:r>
    </w:p>
  </w:endnote>
  <w:endnote w:type="continuationSeparator" w:id="0">
    <w:p w14:paraId="3B328630" w14:textId="77777777" w:rsidR="004B14DE" w:rsidRDefault="004B14DE"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796AD" w14:textId="77777777" w:rsidR="004B14DE" w:rsidRDefault="004B14DE" w:rsidP="002E590C">
      <w:pPr>
        <w:spacing w:line="240" w:lineRule="auto"/>
      </w:pPr>
      <w:r>
        <w:separator/>
      </w:r>
    </w:p>
  </w:footnote>
  <w:footnote w:type="continuationSeparator" w:id="0">
    <w:p w14:paraId="0B6EE8B7" w14:textId="77777777" w:rsidR="004B14DE" w:rsidRDefault="004B14DE"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2"/>
  </w:num>
  <w:num w:numId="8" w16cid:durableId="1901859987">
    <w:abstractNumId w:val="21"/>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5"/>
  </w:num>
  <w:num w:numId="14" w16cid:durableId="1832016796">
    <w:abstractNumId w:val="26"/>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7"/>
    <w:lvlOverride w:ilvl="0">
      <w:lvl w:ilvl="0">
        <w:numFmt w:val="decimal"/>
        <w:lvlText w:val="%1."/>
        <w:lvlJc w:val="left"/>
      </w:lvl>
    </w:lvlOverride>
  </w:num>
  <w:num w:numId="18" w16cid:durableId="1027870196">
    <w:abstractNumId w:val="9"/>
  </w:num>
  <w:num w:numId="19" w16cid:durableId="1876387604">
    <w:abstractNumId w:val="23"/>
    <w:lvlOverride w:ilvl="0">
      <w:lvl w:ilvl="0">
        <w:numFmt w:val="decimal"/>
        <w:lvlText w:val="%1."/>
        <w:lvlJc w:val="left"/>
      </w:lvl>
    </w:lvlOverride>
  </w:num>
  <w:num w:numId="20" w16cid:durableId="2127430371">
    <w:abstractNumId w:val="24"/>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8"/>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 w:numId="29" w16cid:durableId="94892566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42DD"/>
    <w:rsid w:val="0002797E"/>
    <w:rsid w:val="000342A2"/>
    <w:rsid w:val="000351D3"/>
    <w:rsid w:val="00071B83"/>
    <w:rsid w:val="00073D7A"/>
    <w:rsid w:val="0007736F"/>
    <w:rsid w:val="000832D7"/>
    <w:rsid w:val="00084B8A"/>
    <w:rsid w:val="000916B5"/>
    <w:rsid w:val="000A313C"/>
    <w:rsid w:val="000A59CF"/>
    <w:rsid w:val="000B563E"/>
    <w:rsid w:val="000C206D"/>
    <w:rsid w:val="000C3101"/>
    <w:rsid w:val="000D5882"/>
    <w:rsid w:val="000E2ADC"/>
    <w:rsid w:val="000F0C9F"/>
    <w:rsid w:val="00102768"/>
    <w:rsid w:val="001032FE"/>
    <w:rsid w:val="001070FF"/>
    <w:rsid w:val="001124EF"/>
    <w:rsid w:val="001145F4"/>
    <w:rsid w:val="00125BC4"/>
    <w:rsid w:val="0013239C"/>
    <w:rsid w:val="00140919"/>
    <w:rsid w:val="00147F4E"/>
    <w:rsid w:val="00151665"/>
    <w:rsid w:val="00157AD0"/>
    <w:rsid w:val="00163653"/>
    <w:rsid w:val="00165F0D"/>
    <w:rsid w:val="001722E5"/>
    <w:rsid w:val="001747DD"/>
    <w:rsid w:val="00186729"/>
    <w:rsid w:val="00193967"/>
    <w:rsid w:val="001946EB"/>
    <w:rsid w:val="00195EDB"/>
    <w:rsid w:val="001A7314"/>
    <w:rsid w:val="001C7A25"/>
    <w:rsid w:val="001D01DC"/>
    <w:rsid w:val="001D69C1"/>
    <w:rsid w:val="001E1336"/>
    <w:rsid w:val="001F2C83"/>
    <w:rsid w:val="001F3EDC"/>
    <w:rsid w:val="001F4428"/>
    <w:rsid w:val="001F4B5C"/>
    <w:rsid w:val="001F4DE9"/>
    <w:rsid w:val="001F618F"/>
    <w:rsid w:val="0020201E"/>
    <w:rsid w:val="00207F72"/>
    <w:rsid w:val="00210DD6"/>
    <w:rsid w:val="00211FFC"/>
    <w:rsid w:val="002154AF"/>
    <w:rsid w:val="0022040E"/>
    <w:rsid w:val="00227B5F"/>
    <w:rsid w:val="002361BD"/>
    <w:rsid w:val="00246162"/>
    <w:rsid w:val="0024786A"/>
    <w:rsid w:val="00247D6F"/>
    <w:rsid w:val="00255317"/>
    <w:rsid w:val="002636AD"/>
    <w:rsid w:val="00277711"/>
    <w:rsid w:val="00286D91"/>
    <w:rsid w:val="00290083"/>
    <w:rsid w:val="00291E9B"/>
    <w:rsid w:val="00293EA3"/>
    <w:rsid w:val="002A3219"/>
    <w:rsid w:val="002A5D8D"/>
    <w:rsid w:val="002B2C57"/>
    <w:rsid w:val="002C1EA5"/>
    <w:rsid w:val="002C7F91"/>
    <w:rsid w:val="002D509E"/>
    <w:rsid w:val="002D668F"/>
    <w:rsid w:val="002E590C"/>
    <w:rsid w:val="002F1737"/>
    <w:rsid w:val="002F2D7C"/>
    <w:rsid w:val="002F3AA4"/>
    <w:rsid w:val="00305D89"/>
    <w:rsid w:val="00316902"/>
    <w:rsid w:val="0033261A"/>
    <w:rsid w:val="00355BF6"/>
    <w:rsid w:val="003707DF"/>
    <w:rsid w:val="0037130F"/>
    <w:rsid w:val="00374B16"/>
    <w:rsid w:val="003A2640"/>
    <w:rsid w:val="003A2E54"/>
    <w:rsid w:val="003A4AE0"/>
    <w:rsid w:val="003A79BB"/>
    <w:rsid w:val="003B7CD8"/>
    <w:rsid w:val="003C2973"/>
    <w:rsid w:val="003D709C"/>
    <w:rsid w:val="003D7927"/>
    <w:rsid w:val="003F3169"/>
    <w:rsid w:val="003F628D"/>
    <w:rsid w:val="003F7CBE"/>
    <w:rsid w:val="00407689"/>
    <w:rsid w:val="0041218D"/>
    <w:rsid w:val="004172B2"/>
    <w:rsid w:val="004173E0"/>
    <w:rsid w:val="0042431F"/>
    <w:rsid w:val="00425476"/>
    <w:rsid w:val="00430D86"/>
    <w:rsid w:val="00433B49"/>
    <w:rsid w:val="00441E0B"/>
    <w:rsid w:val="004425F5"/>
    <w:rsid w:val="00442838"/>
    <w:rsid w:val="00442D12"/>
    <w:rsid w:val="00442E10"/>
    <w:rsid w:val="00443456"/>
    <w:rsid w:val="00471C3E"/>
    <w:rsid w:val="00471D1E"/>
    <w:rsid w:val="0047290F"/>
    <w:rsid w:val="0047312A"/>
    <w:rsid w:val="00496BD8"/>
    <w:rsid w:val="004A5B65"/>
    <w:rsid w:val="004B0778"/>
    <w:rsid w:val="004B14DE"/>
    <w:rsid w:val="004B3D05"/>
    <w:rsid w:val="004C4C75"/>
    <w:rsid w:val="004E352B"/>
    <w:rsid w:val="004F28FE"/>
    <w:rsid w:val="004F29D1"/>
    <w:rsid w:val="004F4EBB"/>
    <w:rsid w:val="004F7C84"/>
    <w:rsid w:val="005036FC"/>
    <w:rsid w:val="005052D2"/>
    <w:rsid w:val="00510B83"/>
    <w:rsid w:val="00522D4B"/>
    <w:rsid w:val="005305B4"/>
    <w:rsid w:val="00533C79"/>
    <w:rsid w:val="00537F73"/>
    <w:rsid w:val="00556F63"/>
    <w:rsid w:val="0055739F"/>
    <w:rsid w:val="00561A2B"/>
    <w:rsid w:val="00563949"/>
    <w:rsid w:val="0057497E"/>
    <w:rsid w:val="00574F18"/>
    <w:rsid w:val="0058222F"/>
    <w:rsid w:val="005A0328"/>
    <w:rsid w:val="005B6098"/>
    <w:rsid w:val="005C295B"/>
    <w:rsid w:val="005E2B1E"/>
    <w:rsid w:val="005E6991"/>
    <w:rsid w:val="00603BBE"/>
    <w:rsid w:val="00604993"/>
    <w:rsid w:val="00606827"/>
    <w:rsid w:val="006227A2"/>
    <w:rsid w:val="00633611"/>
    <w:rsid w:val="0063498E"/>
    <w:rsid w:val="00635C64"/>
    <w:rsid w:val="00640D57"/>
    <w:rsid w:val="006528D9"/>
    <w:rsid w:val="00657C1E"/>
    <w:rsid w:val="006623F7"/>
    <w:rsid w:val="00675321"/>
    <w:rsid w:val="00677DEE"/>
    <w:rsid w:val="00681009"/>
    <w:rsid w:val="0068123D"/>
    <w:rsid w:val="0068693A"/>
    <w:rsid w:val="006A1D9C"/>
    <w:rsid w:val="006B3E39"/>
    <w:rsid w:val="006B6A02"/>
    <w:rsid w:val="006C59EB"/>
    <w:rsid w:val="006C71AC"/>
    <w:rsid w:val="006D033D"/>
    <w:rsid w:val="006D2AED"/>
    <w:rsid w:val="006D3233"/>
    <w:rsid w:val="006D537E"/>
    <w:rsid w:val="006E17D9"/>
    <w:rsid w:val="006E3755"/>
    <w:rsid w:val="006F1D1E"/>
    <w:rsid w:val="00707284"/>
    <w:rsid w:val="007101E7"/>
    <w:rsid w:val="00710E77"/>
    <w:rsid w:val="00727145"/>
    <w:rsid w:val="00727A46"/>
    <w:rsid w:val="00735011"/>
    <w:rsid w:val="00736B94"/>
    <w:rsid w:val="00736F3E"/>
    <w:rsid w:val="007476D0"/>
    <w:rsid w:val="00750EB0"/>
    <w:rsid w:val="00780F8C"/>
    <w:rsid w:val="0078609B"/>
    <w:rsid w:val="00790702"/>
    <w:rsid w:val="007955BE"/>
    <w:rsid w:val="007A1BBB"/>
    <w:rsid w:val="007A3B66"/>
    <w:rsid w:val="007B3D0B"/>
    <w:rsid w:val="007B62A9"/>
    <w:rsid w:val="007D5D69"/>
    <w:rsid w:val="007D6C11"/>
    <w:rsid w:val="007E082F"/>
    <w:rsid w:val="007F0B34"/>
    <w:rsid w:val="007F131B"/>
    <w:rsid w:val="007F5159"/>
    <w:rsid w:val="007F74CC"/>
    <w:rsid w:val="0080203C"/>
    <w:rsid w:val="008108E0"/>
    <w:rsid w:val="0081590A"/>
    <w:rsid w:val="00815A65"/>
    <w:rsid w:val="00816323"/>
    <w:rsid w:val="00826185"/>
    <w:rsid w:val="00840CBE"/>
    <w:rsid w:val="00842AF1"/>
    <w:rsid w:val="0084400D"/>
    <w:rsid w:val="0085737B"/>
    <w:rsid w:val="0086732D"/>
    <w:rsid w:val="00891149"/>
    <w:rsid w:val="00892553"/>
    <w:rsid w:val="00895039"/>
    <w:rsid w:val="008962DA"/>
    <w:rsid w:val="008A3C29"/>
    <w:rsid w:val="008C0C89"/>
    <w:rsid w:val="008D11E7"/>
    <w:rsid w:val="00903CCB"/>
    <w:rsid w:val="00912B44"/>
    <w:rsid w:val="00913A37"/>
    <w:rsid w:val="00913D4E"/>
    <w:rsid w:val="00914D03"/>
    <w:rsid w:val="00921AB5"/>
    <w:rsid w:val="009458A4"/>
    <w:rsid w:val="00952122"/>
    <w:rsid w:val="0096763A"/>
    <w:rsid w:val="009724DF"/>
    <w:rsid w:val="009802A9"/>
    <w:rsid w:val="00984D43"/>
    <w:rsid w:val="0099141E"/>
    <w:rsid w:val="00997717"/>
    <w:rsid w:val="009A3383"/>
    <w:rsid w:val="009A3C6F"/>
    <w:rsid w:val="009B2C81"/>
    <w:rsid w:val="009B702E"/>
    <w:rsid w:val="009C746A"/>
    <w:rsid w:val="009D2D61"/>
    <w:rsid w:val="009D75F3"/>
    <w:rsid w:val="009F000E"/>
    <w:rsid w:val="00A06E68"/>
    <w:rsid w:val="00A100BA"/>
    <w:rsid w:val="00A14A74"/>
    <w:rsid w:val="00A15819"/>
    <w:rsid w:val="00A20EF5"/>
    <w:rsid w:val="00A2733F"/>
    <w:rsid w:val="00A27B95"/>
    <w:rsid w:val="00A302A2"/>
    <w:rsid w:val="00A30C54"/>
    <w:rsid w:val="00A410AA"/>
    <w:rsid w:val="00A51F90"/>
    <w:rsid w:val="00A635C8"/>
    <w:rsid w:val="00A71BC3"/>
    <w:rsid w:val="00A825EC"/>
    <w:rsid w:val="00A9115A"/>
    <w:rsid w:val="00A97E44"/>
    <w:rsid w:val="00AA1D40"/>
    <w:rsid w:val="00AA609C"/>
    <w:rsid w:val="00AB0283"/>
    <w:rsid w:val="00AB0DD5"/>
    <w:rsid w:val="00AC491C"/>
    <w:rsid w:val="00AD2095"/>
    <w:rsid w:val="00AD35E1"/>
    <w:rsid w:val="00AD7BFC"/>
    <w:rsid w:val="00AE5637"/>
    <w:rsid w:val="00AF1228"/>
    <w:rsid w:val="00AF25F1"/>
    <w:rsid w:val="00B00925"/>
    <w:rsid w:val="00B0534C"/>
    <w:rsid w:val="00B053D4"/>
    <w:rsid w:val="00B127E7"/>
    <w:rsid w:val="00B16A13"/>
    <w:rsid w:val="00B211AB"/>
    <w:rsid w:val="00B42FDE"/>
    <w:rsid w:val="00B51BE1"/>
    <w:rsid w:val="00B56192"/>
    <w:rsid w:val="00B62546"/>
    <w:rsid w:val="00B71EFC"/>
    <w:rsid w:val="00B7308E"/>
    <w:rsid w:val="00B76541"/>
    <w:rsid w:val="00B7713D"/>
    <w:rsid w:val="00B8233D"/>
    <w:rsid w:val="00B86131"/>
    <w:rsid w:val="00B941F2"/>
    <w:rsid w:val="00B96448"/>
    <w:rsid w:val="00BA28CE"/>
    <w:rsid w:val="00BA3E9F"/>
    <w:rsid w:val="00BA7690"/>
    <w:rsid w:val="00BB45A4"/>
    <w:rsid w:val="00BB6E71"/>
    <w:rsid w:val="00BC6BB7"/>
    <w:rsid w:val="00BD0180"/>
    <w:rsid w:val="00BD0B29"/>
    <w:rsid w:val="00BD2ADE"/>
    <w:rsid w:val="00BD3120"/>
    <w:rsid w:val="00BD7497"/>
    <w:rsid w:val="00BE7F4F"/>
    <w:rsid w:val="00BF3E61"/>
    <w:rsid w:val="00C02D8D"/>
    <w:rsid w:val="00C02EB9"/>
    <w:rsid w:val="00C27233"/>
    <w:rsid w:val="00C34C74"/>
    <w:rsid w:val="00C362BE"/>
    <w:rsid w:val="00C43694"/>
    <w:rsid w:val="00C5397D"/>
    <w:rsid w:val="00C551CC"/>
    <w:rsid w:val="00C62E21"/>
    <w:rsid w:val="00C67F93"/>
    <w:rsid w:val="00C90C34"/>
    <w:rsid w:val="00C916FB"/>
    <w:rsid w:val="00C9195A"/>
    <w:rsid w:val="00C92570"/>
    <w:rsid w:val="00CA0686"/>
    <w:rsid w:val="00CA4E54"/>
    <w:rsid w:val="00CB03B7"/>
    <w:rsid w:val="00CC1B13"/>
    <w:rsid w:val="00CD3890"/>
    <w:rsid w:val="00CD6D30"/>
    <w:rsid w:val="00CE0B37"/>
    <w:rsid w:val="00CE3772"/>
    <w:rsid w:val="00CE7A3D"/>
    <w:rsid w:val="00D0551D"/>
    <w:rsid w:val="00D06B79"/>
    <w:rsid w:val="00D07E99"/>
    <w:rsid w:val="00D1427A"/>
    <w:rsid w:val="00D2711C"/>
    <w:rsid w:val="00D45C3F"/>
    <w:rsid w:val="00D5532B"/>
    <w:rsid w:val="00D72AB8"/>
    <w:rsid w:val="00D731DB"/>
    <w:rsid w:val="00D73DF3"/>
    <w:rsid w:val="00D75FF8"/>
    <w:rsid w:val="00D77495"/>
    <w:rsid w:val="00D77FA2"/>
    <w:rsid w:val="00D8408E"/>
    <w:rsid w:val="00D8734F"/>
    <w:rsid w:val="00D96F3C"/>
    <w:rsid w:val="00DA536C"/>
    <w:rsid w:val="00DB1CFF"/>
    <w:rsid w:val="00DB6B45"/>
    <w:rsid w:val="00DC062B"/>
    <w:rsid w:val="00DC1BA3"/>
    <w:rsid w:val="00DC33FD"/>
    <w:rsid w:val="00DE3C7C"/>
    <w:rsid w:val="00DE7FA1"/>
    <w:rsid w:val="00DF0F3A"/>
    <w:rsid w:val="00DF3468"/>
    <w:rsid w:val="00DF706B"/>
    <w:rsid w:val="00E05D68"/>
    <w:rsid w:val="00E20745"/>
    <w:rsid w:val="00E214A1"/>
    <w:rsid w:val="00E326E8"/>
    <w:rsid w:val="00E33C1E"/>
    <w:rsid w:val="00E43C92"/>
    <w:rsid w:val="00E567E8"/>
    <w:rsid w:val="00E72B8A"/>
    <w:rsid w:val="00E81257"/>
    <w:rsid w:val="00E837B2"/>
    <w:rsid w:val="00E8756E"/>
    <w:rsid w:val="00E96017"/>
    <w:rsid w:val="00EA10AD"/>
    <w:rsid w:val="00EA1639"/>
    <w:rsid w:val="00EC2D2D"/>
    <w:rsid w:val="00ED1A71"/>
    <w:rsid w:val="00ED4E45"/>
    <w:rsid w:val="00ED50D1"/>
    <w:rsid w:val="00ED6006"/>
    <w:rsid w:val="00EE4FC0"/>
    <w:rsid w:val="00EE7404"/>
    <w:rsid w:val="00F31717"/>
    <w:rsid w:val="00F42300"/>
    <w:rsid w:val="00F472A4"/>
    <w:rsid w:val="00F5149A"/>
    <w:rsid w:val="00F533DA"/>
    <w:rsid w:val="00F544E3"/>
    <w:rsid w:val="00F546CE"/>
    <w:rsid w:val="00F65A61"/>
    <w:rsid w:val="00F72F1C"/>
    <w:rsid w:val="00F752D9"/>
    <w:rsid w:val="00F77B15"/>
    <w:rsid w:val="00F8205E"/>
    <w:rsid w:val="00F95480"/>
    <w:rsid w:val="00F975D2"/>
    <w:rsid w:val="00FA5FEF"/>
    <w:rsid w:val="00FA6FA6"/>
    <w:rsid w:val="00FB6CA8"/>
    <w:rsid w:val="00FD0AA7"/>
    <w:rsid w:val="00FD6261"/>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39</Pages>
  <Words>21001</Words>
  <Characters>119707</Characters>
  <Application>Microsoft Office Word</Application>
  <DocSecurity>0</DocSecurity>
  <Lines>997</Lines>
  <Paragraphs>28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40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02</cp:revision>
  <cp:lastPrinted>2013-04-26T13:20:00Z</cp:lastPrinted>
  <dcterms:created xsi:type="dcterms:W3CDTF">2023-04-12T08:52:00Z</dcterms:created>
  <dcterms:modified xsi:type="dcterms:W3CDTF">2023-04-27T12:59: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T4m8ZSTY"/&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